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BEDE2B" w14:textId="77777777" w:rsidR="00E81978" w:rsidRPr="00801FCB" w:rsidRDefault="0048633D">
      <w:pPr>
        <w:pStyle w:val="Title"/>
        <w:rPr>
          <w:lang w:val="en-AU"/>
        </w:rPr>
      </w:pPr>
      <w:r w:rsidRPr="00801FCB">
        <w:rPr>
          <w:lang w:val="en-AU"/>
        </w:rPr>
        <w:t>Contemporary Nursing Practice</w:t>
      </w:r>
    </w:p>
    <w:p w14:paraId="1F5E1F18" w14:textId="77777777" w:rsidR="00B823AA" w:rsidRPr="00801FCB" w:rsidRDefault="002333C6" w:rsidP="00B823AA">
      <w:pPr>
        <w:pStyle w:val="Title2"/>
        <w:rPr>
          <w:lang w:val="en-AU"/>
        </w:rPr>
      </w:pPr>
      <w:r w:rsidRPr="00801FCB">
        <w:rPr>
          <w:lang w:val="en-AU"/>
        </w:rPr>
        <w:t>[Name]</w:t>
      </w:r>
    </w:p>
    <w:p w14:paraId="78DB9EC7" w14:textId="77777777" w:rsidR="00E81978" w:rsidRPr="00801FCB" w:rsidRDefault="002333C6" w:rsidP="00B823AA">
      <w:pPr>
        <w:pStyle w:val="Title2"/>
        <w:rPr>
          <w:lang w:val="en-AU"/>
        </w:rPr>
      </w:pPr>
      <w:r w:rsidRPr="00801FCB">
        <w:rPr>
          <w:lang w:val="en-AU"/>
        </w:rPr>
        <w:t>[Institution]</w:t>
      </w:r>
    </w:p>
    <w:sdt>
      <w:sdtPr>
        <w:rPr>
          <w:lang w:val="en-AU"/>
        </w:rPr>
        <w:alias w:val="Author Note:"/>
        <w:tag w:val="Author Note:"/>
        <w:id w:val="266668659"/>
        <w:placeholder>
          <w:docPart w:val="ADFEBB1CABB9456CA7D917C9ED2AAF05"/>
        </w:placeholder>
        <w:temporary/>
        <w:showingPlcHdr/>
        <w15:appearance w15:val="hidden"/>
      </w:sdtPr>
      <w:sdtEndPr/>
      <w:sdtContent>
        <w:p w14:paraId="1C6727F0" w14:textId="77777777" w:rsidR="00E81978" w:rsidRPr="00801FCB" w:rsidRDefault="005D3A03">
          <w:pPr>
            <w:pStyle w:val="Title"/>
            <w:rPr>
              <w:lang w:val="en-AU"/>
            </w:rPr>
          </w:pPr>
          <w:r w:rsidRPr="00801FCB">
            <w:rPr>
              <w:lang w:val="en-AU"/>
            </w:rPr>
            <w:t>Author Note</w:t>
          </w:r>
        </w:p>
      </w:sdtContent>
    </w:sdt>
    <w:p w14:paraId="3C73EE8A" w14:textId="77777777" w:rsidR="00E81978" w:rsidRPr="00801FCB" w:rsidRDefault="00E81978" w:rsidP="00B823AA">
      <w:pPr>
        <w:pStyle w:val="Title2"/>
        <w:rPr>
          <w:lang w:val="en-AU"/>
        </w:rPr>
      </w:pPr>
    </w:p>
    <w:p w14:paraId="4693017E" w14:textId="77777777" w:rsidR="00E81978" w:rsidRPr="00801FCB" w:rsidRDefault="00E81978">
      <w:pPr>
        <w:rPr>
          <w:lang w:val="en-AU"/>
        </w:rPr>
      </w:pPr>
    </w:p>
    <w:p w14:paraId="10AD250E" w14:textId="77777777" w:rsidR="002F170D" w:rsidRPr="00801FCB" w:rsidRDefault="00103DC2" w:rsidP="002F170D">
      <w:pPr>
        <w:pStyle w:val="SectionTitle"/>
        <w:rPr>
          <w:lang w:val="en-AU"/>
        </w:rPr>
      </w:pPr>
      <w:r w:rsidRPr="00801FCB">
        <w:rPr>
          <w:lang w:val="en-AU"/>
        </w:rPr>
        <w:lastRenderedPageBreak/>
        <w:t>Contemporary Nursing Practice</w:t>
      </w:r>
    </w:p>
    <w:p w14:paraId="5D733B3D" w14:textId="77777777" w:rsidR="00103DC2" w:rsidRPr="00801FCB" w:rsidRDefault="00103DC2" w:rsidP="008408BA">
      <w:pPr>
        <w:pStyle w:val="Heading1"/>
        <w:rPr>
          <w:lang w:val="en-AU"/>
        </w:rPr>
      </w:pPr>
      <w:r w:rsidRPr="00801FCB">
        <w:rPr>
          <w:lang w:val="en-AU"/>
        </w:rPr>
        <w:t>Infection Control</w:t>
      </w:r>
    </w:p>
    <w:p w14:paraId="28B472FF" w14:textId="5328CCEB" w:rsidR="00C82D28" w:rsidRPr="00801FCB" w:rsidRDefault="006A08F2" w:rsidP="00677234">
      <w:pPr>
        <w:rPr>
          <w:lang w:val="en-AU"/>
        </w:rPr>
      </w:pPr>
      <w:r w:rsidRPr="00801FCB">
        <w:rPr>
          <w:lang w:val="en-AU"/>
        </w:rPr>
        <w:t xml:space="preserve">In a healthcare facility, everything from the air being circulated </w:t>
      </w:r>
      <w:r w:rsidRPr="006235C0">
        <w:rPr>
          <w:noProof/>
          <w:lang w:val="en-AU"/>
        </w:rPr>
        <w:t>on</w:t>
      </w:r>
      <w:r w:rsidR="006235C0">
        <w:rPr>
          <w:noProof/>
          <w:lang w:val="en-AU"/>
        </w:rPr>
        <w:t>-</w:t>
      </w:r>
      <w:r w:rsidRPr="006235C0">
        <w:rPr>
          <w:noProof/>
          <w:lang w:val="en-AU"/>
        </w:rPr>
        <w:t>premises</w:t>
      </w:r>
      <w:r w:rsidRPr="00801FCB">
        <w:rPr>
          <w:lang w:val="en-AU"/>
        </w:rPr>
        <w:t xml:space="preserve"> to the people that walk through the doors can serve as potential carriers of contamination. </w:t>
      </w:r>
      <w:r w:rsidR="00875AF6" w:rsidRPr="00801FCB">
        <w:rPr>
          <w:lang w:val="en-AU"/>
        </w:rPr>
        <w:t>Thus</w:t>
      </w:r>
      <w:r w:rsidR="00171355" w:rsidRPr="00801FCB">
        <w:rPr>
          <w:lang w:val="en-AU"/>
        </w:rPr>
        <w:t>,</w:t>
      </w:r>
      <w:r w:rsidR="00875AF6" w:rsidRPr="00801FCB">
        <w:rPr>
          <w:lang w:val="en-AU"/>
        </w:rPr>
        <w:t xml:space="preserve"> healthcare facilities and hospitals take extreme measures to ensure that certain steps are taken to </w:t>
      </w:r>
      <w:r w:rsidR="002A2D2D" w:rsidRPr="00801FCB">
        <w:rPr>
          <w:lang w:val="en-AU"/>
        </w:rPr>
        <w:t xml:space="preserve">control the spread of disease </w:t>
      </w:r>
      <w:r w:rsidR="002A2D2D" w:rsidRPr="006235C0">
        <w:rPr>
          <w:noProof/>
          <w:lang w:val="en-AU"/>
        </w:rPr>
        <w:t>on</w:t>
      </w:r>
      <w:r w:rsidR="006235C0">
        <w:rPr>
          <w:noProof/>
          <w:lang w:val="en-AU"/>
        </w:rPr>
        <w:t>-</w:t>
      </w:r>
      <w:r w:rsidR="002A2D2D" w:rsidRPr="006235C0">
        <w:rPr>
          <w:noProof/>
          <w:lang w:val="en-AU"/>
        </w:rPr>
        <w:t>premises</w:t>
      </w:r>
      <w:r w:rsidR="002A2D2D" w:rsidRPr="00801FCB">
        <w:rPr>
          <w:lang w:val="en-AU"/>
        </w:rPr>
        <w:t xml:space="preserve"> and even away from the hospital</w:t>
      </w:r>
      <w:r w:rsidR="00272177" w:rsidRPr="00801FCB">
        <w:rPr>
          <w:lang w:val="en-AU"/>
        </w:rPr>
        <w:t xml:space="preserve"> </w:t>
      </w:r>
      <w:r w:rsidR="00272177" w:rsidRPr="00801FCB">
        <w:rPr>
          <w:lang w:val="en-AU"/>
        </w:rPr>
        <w:fldChar w:fldCharType="begin"/>
      </w:r>
      <w:r w:rsidR="00D72EA4" w:rsidRPr="00801FCB">
        <w:rPr>
          <w:lang w:val="en-AU"/>
        </w:rPr>
        <w:instrText xml:space="preserve"> ADDIN ZOTERO_ITEM CSL_CITATION {"citationID":"RKlL3nzb","properties":{"formattedCitation":"(Godfrey and Schouten, 2014)","plainCitation":"(Godfrey and Schouten, 2014)","noteIndex":0},"citationItems":[{"id":"4psK5cfz/4sE9ztyu","uris":["http://zotero.org/users/local/0omESN17/items/YDRD5Y62"],"uri":["http://zotero.org/users/local/0omESN17/items/YDRD5Y62"],"itemData":{"id":756,"type":"article-journal","title":"Infection control best practices in clinical research in resource-limited settings","container-title":"Journal of acquired immune deficiency syndromes (1999)","page":"S15","volume":"65","issue":"0 1","author":[{"family":"Godfrey","given":"Catherine"},{"family":"Schouten","given":"Jeffrey T."}],"issued":{"date-parts":[["2014"]]}}}],"schema":"https://github.com/citation-style-language/schema/raw/master/csl-citation.json"} </w:instrText>
      </w:r>
      <w:r w:rsidR="00272177" w:rsidRPr="00801FCB">
        <w:rPr>
          <w:lang w:val="en-AU"/>
        </w:rPr>
        <w:fldChar w:fldCharType="separate"/>
      </w:r>
      <w:r w:rsidR="00D72EA4" w:rsidRPr="00801FCB">
        <w:rPr>
          <w:rFonts w:ascii="Times New Roman" w:hAnsi="Times New Roman" w:cs="Times New Roman"/>
          <w:lang w:val="en-AU"/>
        </w:rPr>
        <w:t>(Godfrey and Schouten, 2014)</w:t>
      </w:r>
      <w:r w:rsidR="00272177" w:rsidRPr="00801FCB">
        <w:rPr>
          <w:lang w:val="en-AU"/>
        </w:rPr>
        <w:fldChar w:fldCharType="end"/>
      </w:r>
      <w:r w:rsidR="00875AF6" w:rsidRPr="00801FCB">
        <w:rPr>
          <w:lang w:val="en-AU"/>
        </w:rPr>
        <w:t>.</w:t>
      </w:r>
      <w:r w:rsidR="00820008" w:rsidRPr="00801FCB">
        <w:rPr>
          <w:lang w:val="en-AU"/>
        </w:rPr>
        <w:t xml:space="preserve"> It is one of the primary concerns of healthcare </w:t>
      </w:r>
      <w:r w:rsidR="00820008" w:rsidRPr="006235C0">
        <w:rPr>
          <w:noProof/>
          <w:lang w:val="en-AU"/>
        </w:rPr>
        <w:t>facilities</w:t>
      </w:r>
      <w:r w:rsidR="00820008" w:rsidRPr="00801FCB">
        <w:rPr>
          <w:lang w:val="en-AU"/>
        </w:rPr>
        <w:t xml:space="preserve"> since many on-site factors can actually facilitate the spread of infectious diseases. </w:t>
      </w:r>
      <w:r w:rsidR="00C96535" w:rsidRPr="00801FCB">
        <w:rPr>
          <w:lang w:val="en-AU"/>
        </w:rPr>
        <w:t>Add in the invasive nature of many modern medical procedures</w:t>
      </w:r>
      <w:r w:rsidR="00D43A5E" w:rsidRPr="00801FCB">
        <w:rPr>
          <w:lang w:val="en-AU"/>
        </w:rPr>
        <w:t xml:space="preserve"> and the increase in the number of surgeries being performed in the last decade</w:t>
      </w:r>
      <w:r w:rsidR="00C96535" w:rsidRPr="00801FCB">
        <w:rPr>
          <w:lang w:val="en-AU"/>
        </w:rPr>
        <w:t>,</w:t>
      </w:r>
      <w:r w:rsidR="00DF3253" w:rsidRPr="00801FCB">
        <w:rPr>
          <w:lang w:val="en-AU"/>
        </w:rPr>
        <w:t xml:space="preserve"> the number of patients being infected on </w:t>
      </w:r>
      <w:r w:rsidR="0051612E" w:rsidRPr="00801FCB">
        <w:rPr>
          <w:lang w:val="en-AU"/>
        </w:rPr>
        <w:t>incision sites</w:t>
      </w:r>
      <w:r w:rsidR="00DF3253" w:rsidRPr="00801FCB">
        <w:rPr>
          <w:lang w:val="en-AU"/>
        </w:rPr>
        <w:t xml:space="preserve">, or </w:t>
      </w:r>
      <w:r w:rsidR="00C96535" w:rsidRPr="00801FCB">
        <w:rPr>
          <w:lang w:val="en-AU"/>
        </w:rPr>
        <w:t xml:space="preserve">the development of unrelated infections within the premises </w:t>
      </w:r>
      <w:r w:rsidR="0051612E" w:rsidRPr="00801FCB">
        <w:rPr>
          <w:lang w:val="en-AU"/>
        </w:rPr>
        <w:t xml:space="preserve">of a healthcare facility </w:t>
      </w:r>
      <w:r w:rsidR="00935E91" w:rsidRPr="00801FCB">
        <w:rPr>
          <w:lang w:val="en-AU"/>
        </w:rPr>
        <w:t>is relatively high</w:t>
      </w:r>
      <w:r w:rsidR="00272177" w:rsidRPr="00801FCB">
        <w:rPr>
          <w:lang w:val="en-AU"/>
        </w:rPr>
        <w:t xml:space="preserve"> </w:t>
      </w:r>
      <w:r w:rsidR="00272177" w:rsidRPr="00801FCB">
        <w:rPr>
          <w:lang w:val="en-AU"/>
        </w:rPr>
        <w:fldChar w:fldCharType="begin"/>
      </w:r>
      <w:r w:rsidR="00D72EA4" w:rsidRPr="00801FCB">
        <w:rPr>
          <w:lang w:val="en-AU"/>
        </w:rPr>
        <w:instrText xml:space="preserve"> ADDIN ZOTERO_ITEM CSL_CITATION {"citationID":"ksfdi3vL","properties":{"formattedCitation":"(Salem, 2019)","plainCitation":"(Salem, 2019)","noteIndex":0},"citationItems":[{"id":"4psK5cfz/ceT7N5A4","uris":["http://zotero.org/users/local/0omESN17/items/DIWXZD7E"],"uri":["http://zotero.org/users/local/0omESN17/items/DIWXZD7E"],"itemData":{"id":757,"type":"article-journal","title":"Knowledge and Practices of Nurses in Infection Prevention and Control within a Tertiary Care Hospital","container-title":"Annals of Medical and Health Sciences Research","author":[{"family":"Salem","given":"Olfat A."}],"issued":{"date-parts":[["2019"]]}}}],"schema":"https://github.com/citation-style-language/schema/raw/master/csl-citation.json"} </w:instrText>
      </w:r>
      <w:r w:rsidR="00272177" w:rsidRPr="00801FCB">
        <w:rPr>
          <w:lang w:val="en-AU"/>
        </w:rPr>
        <w:fldChar w:fldCharType="separate"/>
      </w:r>
      <w:r w:rsidR="00D72EA4" w:rsidRPr="00801FCB">
        <w:rPr>
          <w:rFonts w:ascii="Times New Roman" w:hAnsi="Times New Roman" w:cs="Times New Roman"/>
          <w:lang w:val="en-AU"/>
        </w:rPr>
        <w:t>(Salem, 2019)</w:t>
      </w:r>
      <w:r w:rsidR="00272177" w:rsidRPr="00801FCB">
        <w:rPr>
          <w:lang w:val="en-AU"/>
        </w:rPr>
        <w:fldChar w:fldCharType="end"/>
      </w:r>
      <w:r w:rsidR="00935E91" w:rsidRPr="00801FCB">
        <w:rPr>
          <w:lang w:val="en-AU"/>
        </w:rPr>
        <w:t>.</w:t>
      </w:r>
    </w:p>
    <w:p w14:paraId="2DAC6054" w14:textId="26E75EE4" w:rsidR="00935E91" w:rsidRPr="00801FCB" w:rsidRDefault="00935E91" w:rsidP="00677234">
      <w:pPr>
        <w:rPr>
          <w:lang w:val="en-AU"/>
        </w:rPr>
      </w:pPr>
      <w:r w:rsidRPr="00801FCB">
        <w:rPr>
          <w:lang w:val="en-AU"/>
        </w:rPr>
        <w:t>According to WHO, Infection prevention and control is a scientific measure that is designed to prevent infection-related harm among patients</w:t>
      </w:r>
      <w:r w:rsidR="009B7811" w:rsidRPr="00801FCB">
        <w:rPr>
          <w:lang w:val="en-AU"/>
        </w:rPr>
        <w:t xml:space="preserve"> as well as health workers</w:t>
      </w:r>
      <w:r w:rsidR="005D1A23" w:rsidRPr="00801FCB">
        <w:rPr>
          <w:lang w:val="en-AU"/>
        </w:rPr>
        <w:t xml:space="preserve"> </w:t>
      </w:r>
      <w:r w:rsidR="005D1A23" w:rsidRPr="00801FCB">
        <w:rPr>
          <w:lang w:val="en-AU"/>
        </w:rPr>
        <w:fldChar w:fldCharType="begin"/>
      </w:r>
      <w:r w:rsidR="00D72EA4" w:rsidRPr="00801FCB">
        <w:rPr>
          <w:lang w:val="en-AU"/>
        </w:rPr>
        <w:instrText xml:space="preserve"> ADDIN ZOTERO_ITEM CSL_CITATION {"citationID":"3NzT9zZf","properties":{"formattedCitation":"(WHO, 2018)","plainCitation":"(WHO, 2018)","noteIndex":0},"citationItems":[{"id":"4psK5cfz/swD01xGW","uris":["http://zotero.org/users/local/0omESN17/items/H2KIZ46Q"],"uri":["http://zotero.org/users/local/0omESN17/items/H2KIZ46Q"],"itemData":{"id":754,"type":"webpage","title":"WHO | Infection prevention and control","container-title":"WHO","abstract":"Infection prevention and control (IPC)","URL":"http://www.who.int/infection-prevention/about/ipc/en/","author":[{"family":"WHO","given":""}],"issued":{"date-parts":[["2018"]]},"accessed":{"date-parts":[["2019",8,8]]}}}],"schema":"https://github.com/citation-style-language/schema/raw/master/csl-citation.json"} </w:instrText>
      </w:r>
      <w:r w:rsidR="005D1A23" w:rsidRPr="00801FCB">
        <w:rPr>
          <w:lang w:val="en-AU"/>
        </w:rPr>
        <w:fldChar w:fldCharType="separate"/>
      </w:r>
      <w:r w:rsidR="00D72EA4" w:rsidRPr="00801FCB">
        <w:rPr>
          <w:rFonts w:ascii="Times New Roman" w:hAnsi="Times New Roman" w:cs="Times New Roman"/>
          <w:lang w:val="en-AU"/>
        </w:rPr>
        <w:t>(WHO, 2018)</w:t>
      </w:r>
      <w:r w:rsidR="005D1A23" w:rsidRPr="00801FCB">
        <w:rPr>
          <w:lang w:val="en-AU"/>
        </w:rPr>
        <w:fldChar w:fldCharType="end"/>
      </w:r>
      <w:r w:rsidR="009B7811" w:rsidRPr="00801FCB">
        <w:rPr>
          <w:lang w:val="en-AU"/>
        </w:rPr>
        <w:t xml:space="preserve">. These measures are not only put into place </w:t>
      </w:r>
      <w:r w:rsidR="005D1A23" w:rsidRPr="00801FCB">
        <w:rPr>
          <w:lang w:val="en-AU"/>
        </w:rPr>
        <w:t>prevent the spread of infectious diseases, but they also strengthen the system</w:t>
      </w:r>
      <w:r w:rsidR="001257A7" w:rsidRPr="00801FCB">
        <w:rPr>
          <w:lang w:val="en-AU"/>
        </w:rPr>
        <w:t xml:space="preserve"> through the introduction of </w:t>
      </w:r>
      <w:r w:rsidR="00A47C63" w:rsidRPr="00801FCB">
        <w:rPr>
          <w:lang w:val="en-AU"/>
        </w:rPr>
        <w:t xml:space="preserve">right </w:t>
      </w:r>
      <w:r w:rsidR="001257A7" w:rsidRPr="00801FCB">
        <w:rPr>
          <w:lang w:val="en-AU"/>
        </w:rPr>
        <w:t xml:space="preserve">policies that have positive </w:t>
      </w:r>
      <w:r w:rsidR="00A47C63" w:rsidRPr="00801FCB">
        <w:rPr>
          <w:lang w:val="en-AU"/>
        </w:rPr>
        <w:t xml:space="preserve">and long-term </w:t>
      </w:r>
      <w:r w:rsidR="001257A7" w:rsidRPr="00801FCB">
        <w:rPr>
          <w:lang w:val="en-AU"/>
        </w:rPr>
        <w:t>impacts on the healthcare system</w:t>
      </w:r>
      <w:r w:rsidR="00272177" w:rsidRPr="00801FCB">
        <w:rPr>
          <w:lang w:val="en-AU"/>
        </w:rPr>
        <w:t xml:space="preserve"> </w:t>
      </w:r>
      <w:r w:rsidR="00272177" w:rsidRPr="00801FCB">
        <w:rPr>
          <w:lang w:val="en-AU"/>
        </w:rPr>
        <w:fldChar w:fldCharType="begin"/>
      </w:r>
      <w:r w:rsidR="00D72EA4" w:rsidRPr="00801FCB">
        <w:rPr>
          <w:lang w:val="en-AU"/>
        </w:rPr>
        <w:instrText xml:space="preserve"> ADDIN ZOTERO_ITEM CSL_CITATION {"citationID":"cFZwHHua","properties":{"formattedCitation":"(Salem, 2019)","plainCitation":"(Salem, 2019)","noteIndex":0},"citationItems":[{"id":"4psK5cfz/ceT7N5A4","uris":["http://zotero.org/users/local/0omESN17/items/DIWXZD7E"],"uri":["http://zotero.org/users/local/0omESN17/items/DIWXZD7E"],"itemData":{"id":757,"type":"article-journal","title":"Knowledge and Practices of Nurses in Infection Prevention and Control within a Tertiary Care Hospital","container-title":"Annals of Medical and Health Sciences Research","author":[{"family":"Salem","given":"Olfat A."}],"issued":{"date-parts":[["2019"]]}}}],"schema":"https://github.com/citation-style-language/schema/raw/master/csl-citation.json"} </w:instrText>
      </w:r>
      <w:r w:rsidR="00272177" w:rsidRPr="00801FCB">
        <w:rPr>
          <w:lang w:val="en-AU"/>
        </w:rPr>
        <w:fldChar w:fldCharType="separate"/>
      </w:r>
      <w:r w:rsidR="00D72EA4" w:rsidRPr="00801FCB">
        <w:rPr>
          <w:rFonts w:ascii="Times New Roman" w:hAnsi="Times New Roman" w:cs="Times New Roman"/>
          <w:lang w:val="en-AU"/>
        </w:rPr>
        <w:t>(Salem, 2019)</w:t>
      </w:r>
      <w:r w:rsidR="00272177" w:rsidRPr="00801FCB">
        <w:rPr>
          <w:lang w:val="en-AU"/>
        </w:rPr>
        <w:fldChar w:fldCharType="end"/>
      </w:r>
      <w:r w:rsidR="001257A7" w:rsidRPr="00801FCB">
        <w:rPr>
          <w:lang w:val="en-AU"/>
        </w:rPr>
        <w:t>.</w:t>
      </w:r>
    </w:p>
    <w:p w14:paraId="0D26A7D2" w14:textId="77777777" w:rsidR="008408BA" w:rsidRPr="00801FCB" w:rsidRDefault="008408BA" w:rsidP="00677234">
      <w:pPr>
        <w:rPr>
          <w:lang w:val="en-AU"/>
        </w:rPr>
      </w:pPr>
    </w:p>
    <w:p w14:paraId="48F83920" w14:textId="77777777" w:rsidR="00C82D28" w:rsidRPr="00801FCB" w:rsidRDefault="00C82D28" w:rsidP="008408BA">
      <w:pPr>
        <w:pStyle w:val="Heading2"/>
        <w:rPr>
          <w:lang w:val="en-AU"/>
        </w:rPr>
      </w:pPr>
      <w:r w:rsidRPr="00801FCB">
        <w:rPr>
          <w:lang w:val="en-AU"/>
        </w:rPr>
        <w:t>Types</w:t>
      </w:r>
      <w:r w:rsidR="002E56A4" w:rsidRPr="00801FCB">
        <w:rPr>
          <w:lang w:val="en-AU"/>
        </w:rPr>
        <w:t xml:space="preserve"> and Causes</w:t>
      </w:r>
      <w:r w:rsidRPr="00801FCB">
        <w:rPr>
          <w:lang w:val="en-AU"/>
        </w:rPr>
        <w:t xml:space="preserve"> of Infection</w:t>
      </w:r>
    </w:p>
    <w:p w14:paraId="75B46CD2" w14:textId="7A18CE72" w:rsidR="0074590B" w:rsidRPr="00801FCB" w:rsidRDefault="006235C0" w:rsidP="0074590B">
      <w:pPr>
        <w:rPr>
          <w:lang w:val="en-AU"/>
        </w:rPr>
      </w:pPr>
      <w:r>
        <w:rPr>
          <w:noProof/>
          <w:lang w:val="en-AU"/>
        </w:rPr>
        <w:t>I</w:t>
      </w:r>
      <w:r w:rsidR="0074590B" w:rsidRPr="006235C0">
        <w:rPr>
          <w:noProof/>
          <w:lang w:val="en-AU"/>
        </w:rPr>
        <w:t>nfection</w:t>
      </w:r>
      <w:r w:rsidR="0074590B" w:rsidRPr="00801FCB">
        <w:rPr>
          <w:lang w:val="en-AU"/>
        </w:rPr>
        <w:t xml:space="preserve"> takes place when a foreign organism, such as a pathogen, enters a person’s body and causes harm. This foreign organism often uses its host’s body and cellular mechanism as its own to ensure its </w:t>
      </w:r>
      <w:r w:rsidR="005948DF" w:rsidRPr="00801FCB">
        <w:rPr>
          <w:lang w:val="en-AU"/>
        </w:rPr>
        <w:t xml:space="preserve">survival. While most infections are mild and are barely even noticeable, </w:t>
      </w:r>
      <w:r w:rsidR="00312092" w:rsidRPr="00801FCB">
        <w:rPr>
          <w:lang w:val="en-AU"/>
        </w:rPr>
        <w:t xml:space="preserve">others can generate a severe response in an individual and can </w:t>
      </w:r>
      <w:r w:rsidR="006A4894" w:rsidRPr="00801FCB">
        <w:rPr>
          <w:lang w:val="en-AU"/>
        </w:rPr>
        <w:t xml:space="preserve">be life-threatening. An infection can be transmitted in a number of ways. It includes bodily fluids, skin contact, airborne particles and </w:t>
      </w:r>
      <w:r w:rsidR="006A4894" w:rsidRPr="00801FCB">
        <w:rPr>
          <w:lang w:val="en-AU"/>
        </w:rPr>
        <w:lastRenderedPageBreak/>
        <w:t>every object that an infected individual has touched.</w:t>
      </w:r>
      <w:r w:rsidR="00424D8F" w:rsidRPr="00801FCB">
        <w:rPr>
          <w:lang w:val="en-AU"/>
        </w:rPr>
        <w:t xml:space="preserve"> </w:t>
      </w:r>
      <w:r w:rsidR="002729A0" w:rsidRPr="00801FCB">
        <w:rPr>
          <w:lang w:val="en-AU"/>
        </w:rPr>
        <w:t>Furthermore, infections are usually caused by different types of pathogens</w:t>
      </w:r>
      <w:r w:rsidR="002E56A4" w:rsidRPr="00801FCB">
        <w:rPr>
          <w:lang w:val="en-AU"/>
        </w:rPr>
        <w:t xml:space="preserve">, with the </w:t>
      </w:r>
      <w:r w:rsidR="00522F0C" w:rsidRPr="00801FCB">
        <w:rPr>
          <w:lang w:val="en-AU"/>
        </w:rPr>
        <w:t>type of pathogen deciding the cause of infection</w:t>
      </w:r>
      <w:r w:rsidR="002729A0" w:rsidRPr="00801FCB">
        <w:rPr>
          <w:lang w:val="en-AU"/>
        </w:rPr>
        <w:t>. Hence, they are further classified into various types. They include</w:t>
      </w:r>
      <w:r w:rsidR="005D558E" w:rsidRPr="00801FCB">
        <w:rPr>
          <w:lang w:val="en-AU"/>
        </w:rPr>
        <w:t xml:space="preserve"> </w:t>
      </w:r>
      <w:r w:rsidR="005D558E" w:rsidRPr="00801FCB">
        <w:rPr>
          <w:lang w:val="en-AU"/>
        </w:rPr>
        <w:fldChar w:fldCharType="begin"/>
      </w:r>
      <w:r w:rsidR="00D72EA4" w:rsidRPr="00801FCB">
        <w:rPr>
          <w:lang w:val="en-AU"/>
        </w:rPr>
        <w:instrText xml:space="preserve"> ADDIN ZOTERO_ITEM CSL_CITATION {"citationID":"isdw345O","properties":{"formattedCitation":"(Nordqvist, 2017)","plainCitation":"(Nordqvist, 2017)","noteIndex":0},"citationItems":[{"id":"4psK5cfz/eNa74Nh3","uris":["http://zotero.org/users/local/0omESN17/items/JFWSGCGA"],"uri":["http://zotero.org/users/local/0omESN17/items/JFWSGCGA"],"itemData":{"id":758,"type":"webpage","title":"Infection: Types, causes, and differences","container-title":"Medical News Today","URL":"https://www.medicalnewstoday.com/articles/196271.php","author":[{"family":"Nordqvist","given":"Christian"}],"issued":{"date-parts":[["2017",8,22]]},"accessed":{"date-parts":[["2019",8,8]]}}}],"schema":"https://github.com/citation-style-language/schema/raw/master/csl-citation.json"} </w:instrText>
      </w:r>
      <w:r w:rsidR="005D558E" w:rsidRPr="00801FCB">
        <w:rPr>
          <w:lang w:val="en-AU"/>
        </w:rPr>
        <w:fldChar w:fldCharType="separate"/>
      </w:r>
      <w:r w:rsidR="00D72EA4" w:rsidRPr="00801FCB">
        <w:rPr>
          <w:rFonts w:ascii="Times New Roman" w:hAnsi="Times New Roman" w:cs="Times New Roman"/>
          <w:lang w:val="en-AU"/>
        </w:rPr>
        <w:t>(Nordqvist, 2017)</w:t>
      </w:r>
      <w:r w:rsidR="005D558E" w:rsidRPr="00801FCB">
        <w:rPr>
          <w:lang w:val="en-AU"/>
        </w:rPr>
        <w:fldChar w:fldCharType="end"/>
      </w:r>
      <w:r w:rsidR="002729A0" w:rsidRPr="00801FCB">
        <w:rPr>
          <w:lang w:val="en-AU"/>
        </w:rPr>
        <w:t>;</w:t>
      </w:r>
    </w:p>
    <w:p w14:paraId="36D62549" w14:textId="77777777" w:rsidR="008408BA" w:rsidRPr="00801FCB" w:rsidRDefault="008408BA" w:rsidP="008408BA">
      <w:pPr>
        <w:pStyle w:val="Heading3"/>
        <w:rPr>
          <w:lang w:val="en-AU"/>
        </w:rPr>
      </w:pPr>
    </w:p>
    <w:p w14:paraId="25BF9938" w14:textId="2CD30792" w:rsidR="002729A0" w:rsidRPr="00801FCB" w:rsidRDefault="002729A0" w:rsidP="008408BA">
      <w:pPr>
        <w:pStyle w:val="Heading3"/>
        <w:rPr>
          <w:lang w:val="en-AU"/>
        </w:rPr>
      </w:pPr>
      <w:r w:rsidRPr="00801FCB">
        <w:rPr>
          <w:lang w:val="en-AU"/>
        </w:rPr>
        <w:t>Viral Infections</w:t>
      </w:r>
    </w:p>
    <w:p w14:paraId="4265C698" w14:textId="1E9B9064" w:rsidR="002729A0" w:rsidRPr="00801FCB" w:rsidRDefault="002729A0" w:rsidP="0074590B">
      <w:pPr>
        <w:rPr>
          <w:lang w:val="en-AU"/>
        </w:rPr>
      </w:pPr>
      <w:r w:rsidRPr="00801FCB">
        <w:rPr>
          <w:lang w:val="en-AU"/>
        </w:rPr>
        <w:t xml:space="preserve">Viral infections are caused by viruses. </w:t>
      </w:r>
      <w:r w:rsidR="00225C4C" w:rsidRPr="00801FCB">
        <w:rPr>
          <w:lang w:val="en-AU"/>
        </w:rPr>
        <w:t xml:space="preserve">While most species of identified viruses </w:t>
      </w:r>
      <w:r w:rsidR="00563B0D" w:rsidRPr="00801FCB">
        <w:rPr>
          <w:lang w:val="en-AU"/>
        </w:rPr>
        <w:t xml:space="preserve">are not </w:t>
      </w:r>
      <w:r w:rsidR="00563B0D" w:rsidRPr="006235C0">
        <w:rPr>
          <w:noProof/>
          <w:lang w:val="en-AU"/>
        </w:rPr>
        <w:t>life</w:t>
      </w:r>
      <w:r w:rsidR="006235C0">
        <w:rPr>
          <w:noProof/>
          <w:lang w:val="en-AU"/>
        </w:rPr>
        <w:t>-</w:t>
      </w:r>
      <w:r w:rsidR="00563B0D" w:rsidRPr="006235C0">
        <w:rPr>
          <w:noProof/>
          <w:lang w:val="en-AU"/>
        </w:rPr>
        <w:t>threatening</w:t>
      </w:r>
      <w:r w:rsidR="00563B0D" w:rsidRPr="00801FCB">
        <w:rPr>
          <w:lang w:val="en-AU"/>
        </w:rPr>
        <w:t>, others</w:t>
      </w:r>
      <w:r w:rsidR="00CE790D" w:rsidRPr="00801FCB">
        <w:rPr>
          <w:lang w:val="en-AU"/>
        </w:rPr>
        <w:t xml:space="preserve"> may also kill their host</w:t>
      </w:r>
      <w:r w:rsidR="00225C4C" w:rsidRPr="00801FCB">
        <w:rPr>
          <w:lang w:val="en-AU"/>
        </w:rPr>
        <w:t xml:space="preserve">. There are other viruses, such </w:t>
      </w:r>
      <w:r w:rsidR="00CE790D" w:rsidRPr="00801FCB">
        <w:rPr>
          <w:lang w:val="en-AU"/>
        </w:rPr>
        <w:t>as</w:t>
      </w:r>
      <w:r w:rsidR="00287CAE" w:rsidRPr="00801FCB">
        <w:rPr>
          <w:lang w:val="en-AU"/>
        </w:rPr>
        <w:t xml:space="preserve"> the</w:t>
      </w:r>
      <w:r w:rsidR="00CE790D" w:rsidRPr="00801FCB">
        <w:rPr>
          <w:lang w:val="en-AU"/>
        </w:rPr>
        <w:t xml:space="preserve"> HPV (Human Papillomavirus) that can lead to uncontrolled cell replication and hence result in </w:t>
      </w:r>
      <w:r w:rsidR="006235C0">
        <w:rPr>
          <w:lang w:val="en-AU"/>
        </w:rPr>
        <w:t xml:space="preserve">the </w:t>
      </w:r>
      <w:r w:rsidR="00563B0D" w:rsidRPr="006235C0">
        <w:rPr>
          <w:noProof/>
          <w:lang w:val="en-AU"/>
        </w:rPr>
        <w:t>formation</w:t>
      </w:r>
      <w:r w:rsidR="00563B0D" w:rsidRPr="00801FCB">
        <w:rPr>
          <w:lang w:val="en-AU"/>
        </w:rPr>
        <w:t xml:space="preserve"> of cancer cells.</w:t>
      </w:r>
    </w:p>
    <w:p w14:paraId="231662A5" w14:textId="77777777" w:rsidR="008408BA" w:rsidRPr="00801FCB" w:rsidRDefault="008408BA" w:rsidP="008408BA">
      <w:pPr>
        <w:pStyle w:val="Heading3"/>
        <w:rPr>
          <w:lang w:val="en-AU"/>
        </w:rPr>
      </w:pPr>
    </w:p>
    <w:p w14:paraId="55809979" w14:textId="5E955CCF" w:rsidR="00563B0D" w:rsidRPr="00801FCB" w:rsidRDefault="00563B0D" w:rsidP="008408BA">
      <w:pPr>
        <w:pStyle w:val="Heading3"/>
        <w:rPr>
          <w:lang w:val="en-AU"/>
        </w:rPr>
      </w:pPr>
      <w:r w:rsidRPr="00801FCB">
        <w:rPr>
          <w:lang w:val="en-AU"/>
        </w:rPr>
        <w:t>Bacterial Infections</w:t>
      </w:r>
    </w:p>
    <w:p w14:paraId="418C9225" w14:textId="7192E765" w:rsidR="00563B0D" w:rsidRPr="00801FCB" w:rsidRDefault="00540DB5" w:rsidP="0074590B">
      <w:pPr>
        <w:rPr>
          <w:lang w:val="en-AU"/>
        </w:rPr>
      </w:pPr>
      <w:r w:rsidRPr="00801FCB">
        <w:rPr>
          <w:lang w:val="en-AU"/>
        </w:rPr>
        <w:t>Bacteria is another form of microorganisms</w:t>
      </w:r>
      <w:r w:rsidR="0002079A" w:rsidRPr="00801FCB">
        <w:rPr>
          <w:lang w:val="en-AU"/>
        </w:rPr>
        <w:t xml:space="preserve"> which are not necessarily infectious by nature. </w:t>
      </w:r>
      <w:r w:rsidR="00823466" w:rsidRPr="00801FCB">
        <w:rPr>
          <w:lang w:val="en-AU"/>
        </w:rPr>
        <w:t>While most of them are beneficial, there are some that can be deadly as well, such as cholera, pneumonia</w:t>
      </w:r>
      <w:r w:rsidR="006235C0">
        <w:rPr>
          <w:lang w:val="en-AU"/>
        </w:rPr>
        <w:t>,</w:t>
      </w:r>
      <w:r w:rsidR="00823466" w:rsidRPr="00801FCB">
        <w:rPr>
          <w:lang w:val="en-AU"/>
        </w:rPr>
        <w:t xml:space="preserve"> </w:t>
      </w:r>
      <w:r w:rsidR="00823466" w:rsidRPr="006235C0">
        <w:rPr>
          <w:noProof/>
          <w:lang w:val="en-AU"/>
        </w:rPr>
        <w:t>and</w:t>
      </w:r>
      <w:r w:rsidR="00823466" w:rsidRPr="00801FCB">
        <w:rPr>
          <w:lang w:val="en-AU"/>
        </w:rPr>
        <w:t xml:space="preserve"> typhoid.</w:t>
      </w:r>
    </w:p>
    <w:p w14:paraId="3C247B27" w14:textId="77777777" w:rsidR="008408BA" w:rsidRPr="00801FCB" w:rsidRDefault="008408BA" w:rsidP="008408BA">
      <w:pPr>
        <w:pStyle w:val="Heading3"/>
        <w:rPr>
          <w:lang w:val="en-AU"/>
        </w:rPr>
      </w:pPr>
    </w:p>
    <w:p w14:paraId="48CF7174" w14:textId="10DE530B" w:rsidR="00823466" w:rsidRPr="00801FCB" w:rsidRDefault="00823466" w:rsidP="008408BA">
      <w:pPr>
        <w:pStyle w:val="Heading3"/>
        <w:rPr>
          <w:lang w:val="en-AU"/>
        </w:rPr>
      </w:pPr>
      <w:r w:rsidRPr="00801FCB">
        <w:rPr>
          <w:lang w:val="en-AU"/>
        </w:rPr>
        <w:t>Fungal Infections</w:t>
      </w:r>
    </w:p>
    <w:p w14:paraId="59404B14" w14:textId="313BCCA6" w:rsidR="00823466" w:rsidRPr="00801FCB" w:rsidRDefault="0096381A" w:rsidP="0074590B">
      <w:pPr>
        <w:rPr>
          <w:lang w:val="en-AU"/>
        </w:rPr>
      </w:pPr>
      <w:r w:rsidRPr="00801FCB">
        <w:rPr>
          <w:lang w:val="en-AU"/>
        </w:rPr>
        <w:t>Fungal infections are caused by a group of multi-cellular parasites that usually infect upper layers of skin. However, some even go deep within the cell and progress into systemic fungal infections.</w:t>
      </w:r>
    </w:p>
    <w:p w14:paraId="5E26C848" w14:textId="77777777" w:rsidR="008408BA" w:rsidRPr="00801FCB" w:rsidRDefault="008408BA" w:rsidP="0074590B">
      <w:pPr>
        <w:rPr>
          <w:lang w:val="en-AU"/>
        </w:rPr>
      </w:pPr>
    </w:p>
    <w:p w14:paraId="128D133D" w14:textId="77777777" w:rsidR="00E416FD" w:rsidRPr="00801FCB" w:rsidRDefault="00E416FD" w:rsidP="008408BA">
      <w:pPr>
        <w:pStyle w:val="Heading1"/>
        <w:rPr>
          <w:lang w:val="en-AU"/>
        </w:rPr>
      </w:pPr>
      <w:r w:rsidRPr="00801FCB">
        <w:rPr>
          <w:lang w:val="en-AU"/>
        </w:rPr>
        <w:t>Contemporary Measures of Infection Control</w:t>
      </w:r>
    </w:p>
    <w:p w14:paraId="4927BDE3" w14:textId="1CB86CD6" w:rsidR="00C82D28" w:rsidRPr="00801FCB" w:rsidRDefault="00982CAA" w:rsidP="0014059A">
      <w:pPr>
        <w:rPr>
          <w:lang w:val="en-AU"/>
        </w:rPr>
      </w:pPr>
      <w:r w:rsidRPr="00801FCB">
        <w:rPr>
          <w:lang w:val="en-AU"/>
        </w:rPr>
        <w:t xml:space="preserve">It goes without saying that no health-care facility, in the world, even within the most advanced and sophisticated health-care systems, can claim to be free of the problem of </w:t>
      </w:r>
      <w:r w:rsidRPr="006235C0">
        <w:rPr>
          <w:noProof/>
          <w:lang w:val="en-AU"/>
        </w:rPr>
        <w:lastRenderedPageBreak/>
        <w:t>healthcare-associated</w:t>
      </w:r>
      <w:r w:rsidRPr="00801FCB">
        <w:rPr>
          <w:lang w:val="en-AU"/>
        </w:rPr>
        <w:t xml:space="preserve"> infections. The need for having Infection Control and Prevention (IPC) </w:t>
      </w:r>
      <w:r w:rsidRPr="006235C0">
        <w:rPr>
          <w:noProof/>
          <w:lang w:val="en-AU"/>
        </w:rPr>
        <w:t>programmes</w:t>
      </w:r>
      <w:r w:rsidRPr="00801FCB">
        <w:rPr>
          <w:lang w:val="en-AU"/>
        </w:rPr>
        <w:t xml:space="preserve"> nationally and at the facility level is clearly reinforced within the WHO 100 Core Health Indicators list </w:t>
      </w:r>
      <w:r w:rsidRPr="00801FCB">
        <w:rPr>
          <w:lang w:val="en-AU"/>
        </w:rPr>
        <w:fldChar w:fldCharType="begin"/>
      </w:r>
      <w:r w:rsidR="00D72EA4" w:rsidRPr="00801FCB">
        <w:rPr>
          <w:lang w:val="en-AU"/>
        </w:rPr>
        <w:instrText xml:space="preserve"> ADDIN ZOTERO_ITEM CSL_CITATION {"citationID":"fIN63B1r","properties":{"formattedCitation":"(WHO, 2018)","plainCitation":"(WHO, 2018)","noteIndex":0},"citationItems":[{"id":"4psK5cfz/swD01xGW","uris":["http://zotero.org/users/local/0omESN17/items/H2KIZ46Q"],"uri":["http://zotero.org/users/local/0omESN17/items/H2KIZ46Q"],"itemData":{"id":754,"type":"webpage","title":"WHO | Infection prevention and control","container-title":"WHO","abstract":"Infection prevention and control (IPC)","URL":"http://www.who.int/infection-prevention/about/ipc/en/","author":[{"family":"WHO","given":""}],"issued":{"date-parts":[["2018"]]},"accessed":{"date-parts":[["2019",8,8]]}}}],"schema":"https://github.com/citation-style-language/schema/raw/master/csl-citation.json"} </w:instrText>
      </w:r>
      <w:r w:rsidRPr="00801FCB">
        <w:rPr>
          <w:lang w:val="en-AU"/>
        </w:rPr>
        <w:fldChar w:fldCharType="separate"/>
      </w:r>
      <w:r w:rsidR="00D72EA4" w:rsidRPr="00801FCB">
        <w:rPr>
          <w:rFonts w:ascii="Times New Roman" w:hAnsi="Times New Roman" w:cs="Times New Roman"/>
          <w:lang w:val="en-AU"/>
        </w:rPr>
        <w:t>(WHO, 2018)</w:t>
      </w:r>
      <w:r w:rsidRPr="00801FCB">
        <w:rPr>
          <w:lang w:val="en-AU"/>
        </w:rPr>
        <w:fldChar w:fldCharType="end"/>
      </w:r>
      <w:r w:rsidRPr="00801FCB">
        <w:rPr>
          <w:lang w:val="en-AU"/>
        </w:rPr>
        <w:t xml:space="preserve">. </w:t>
      </w:r>
      <w:r w:rsidR="0014059A" w:rsidRPr="00801FCB">
        <w:rPr>
          <w:lang w:val="en-AU"/>
        </w:rPr>
        <w:t xml:space="preserve">The </w:t>
      </w:r>
      <w:r w:rsidR="00793C79" w:rsidRPr="00801FCB">
        <w:rPr>
          <w:lang w:val="en-AU"/>
        </w:rPr>
        <w:t>WHO</w:t>
      </w:r>
      <w:r w:rsidR="0014059A" w:rsidRPr="00801FCB">
        <w:rPr>
          <w:lang w:val="en-AU"/>
        </w:rPr>
        <w:t>, along with CDC</w:t>
      </w:r>
      <w:r w:rsidR="00E416FD" w:rsidRPr="00801FCB">
        <w:rPr>
          <w:lang w:val="en-AU"/>
        </w:rPr>
        <w:t xml:space="preserve"> (</w:t>
      </w:r>
      <w:proofErr w:type="spellStart"/>
      <w:r w:rsidR="00E416FD" w:rsidRPr="00801FCB">
        <w:rPr>
          <w:lang w:val="en-AU"/>
        </w:rPr>
        <w:t>Center</w:t>
      </w:r>
      <w:proofErr w:type="spellEnd"/>
      <w:r w:rsidR="00E416FD" w:rsidRPr="00801FCB">
        <w:rPr>
          <w:lang w:val="en-AU"/>
        </w:rPr>
        <w:t xml:space="preserve"> for Disease Control)</w:t>
      </w:r>
      <w:r w:rsidR="0014059A" w:rsidRPr="00801FCB">
        <w:rPr>
          <w:lang w:val="en-AU"/>
        </w:rPr>
        <w:t>,</w:t>
      </w:r>
      <w:r w:rsidRPr="00801FCB">
        <w:rPr>
          <w:lang w:val="en-AU"/>
        </w:rPr>
        <w:t xml:space="preserve"> has worked tireles</w:t>
      </w:r>
      <w:r w:rsidR="00793C79" w:rsidRPr="00801FCB">
        <w:rPr>
          <w:lang w:val="en-AU"/>
        </w:rPr>
        <w:t xml:space="preserve">sly to identify areas which have become a major issue for healthcare services in terms of infection prevention and </w:t>
      </w:r>
      <w:r w:rsidR="0014059A" w:rsidRPr="00801FCB">
        <w:rPr>
          <w:lang w:val="en-AU"/>
        </w:rPr>
        <w:t xml:space="preserve">the ways in which </w:t>
      </w:r>
      <w:r w:rsidR="00793C79" w:rsidRPr="00801FCB">
        <w:rPr>
          <w:lang w:val="en-AU"/>
        </w:rPr>
        <w:t xml:space="preserve">the policies and procedures put into place for infection </w:t>
      </w:r>
      <w:r w:rsidR="0014059A" w:rsidRPr="00801FCB">
        <w:rPr>
          <w:lang w:val="en-AU"/>
        </w:rPr>
        <w:t>prevention can be observed</w:t>
      </w:r>
      <w:r w:rsidR="00A53B9D" w:rsidRPr="00801FCB">
        <w:rPr>
          <w:lang w:val="en-AU"/>
        </w:rPr>
        <w:t xml:space="preserve"> </w:t>
      </w:r>
      <w:r w:rsidR="00A53B9D" w:rsidRPr="00801FCB">
        <w:rPr>
          <w:lang w:val="en-AU"/>
        </w:rPr>
        <w:fldChar w:fldCharType="begin"/>
      </w:r>
      <w:r w:rsidR="00A53B9D" w:rsidRPr="00801FCB">
        <w:rPr>
          <w:lang w:val="en-AU"/>
        </w:rPr>
        <w:instrText xml:space="preserve"> ADDIN ZOTERO_ITEM CSL_CITATION {"citationID":"3BV0z1ov","properties":{"formattedCitation":"(Gandra and Ellison III, 2014; Mehta et al., 2014)","plainCitation":"(Gandra and Ellison III, 2014; Mehta et al., 2014)","noteIndex":0},"citationItems":[{"id":"4psK5cfz/eG5hth1p","uris":["http://zotero.org/users/local/0omESN17/items/W3EQ6HGZ"],"uri":["http://zotero.org/users/local/0omESN17/items/W3EQ6HGZ"],"itemData":{"id":762,"type":"article-journal","title":"Modern trends in infection control practices in intensive care units","container-title":"Journal of intensive care medicine","page":"311-326","volume":"29","issue":"6","author":[{"family":"Gandra","given":"Sumanth"},{"family":"Ellison III","given":"Richard T."}],"issued":{"date-parts":[["2014"]]}}},{"id":"4psK5cfz/MOCXRnDa","uris":["http://zotero.org/users/local/0omESN17/items/7B9ECJMQ"],"uri":["http://zotero.org/users/local/0omESN17/items/7B9ECJMQ"],"itemData":{"id":760,"type":"article-journal","title":"Guidelines for prevention of hospital acquired infections","container-title":"Indian journal of critical care medicine : peer-reviewed, official publication of Indian Society of Critical Care Medicine","page":"149-163","volume":"18","issue":"3","archive":"PubMed","archive_location":"24701065","abstract":"These guidelines, written for clinicians, contains evidence-based recommendations for the prevention of hospital acquired infections Hospital acquired infections are a major cause of mortality and morbidity and provide challenge to clinicians. Measures of infection control include identifying patients at risk of nosocomial infections, observing hand hygiene, following standard precautions to reduce transmission and strategies to reduce VAP, CR-BSI, CAUTI. Environmental factors and architectural lay out also need to be emphasized upon. Infection prevention in special subsets of patients - burns patients, include identifying sources of organism, identification of organisms, isolation if required, antibiotic prophylaxis to be used selectively, early removal of necrotic tissue, prevention of tetanus, early nutrition and surveillance. Immunodeficient and Transplant recipients are at a higher risk of opportunistic infections. The post tranplant timetable is divided into three time periods for determining risk of infections. Room ventilation, cleaning and decontamination, protective clothing with care regarding food requires special consideration. Monitoring and Surveillance are prioritized depending upon the needs. Designated infection control teams should supervise the process and help in collection and compilation of data. Antibiotic Stewardship Recommendations include constituting a team, close coordination between teams, audit, formulary restriction, de-escalation, optimizing dosing, active use of information technology among other measure. The recommendations in these guidelines are intended to support, and not replace, good clinical judgment. The recommendations are rated by a letter that indicates the strength of the recommendation and a Roman numeral that indicates the quality of evidence supporting the recommendation, so that readers can ascertain how best to apply the recommendations in their practice environments.","DOI":"10.4103/0972-5229.128705","ISSN":"0972-5229","journalAbbreviation":"Indian J Crit Care Med","language":"eng","author":[{"family":"Mehta","given":"Yatin"},{"family":"Gupta","given":"Abhinav"},{"family":"Todi","given":"Subhash"},{"family":"Myatra","given":"Sn"},{"family":"Samaddar","given":"D P"},{"family":"Patil","given":"Vijaya"},{"family":"Bhattacharya","given":"Pradip Kumar"},{"family":"Ramasubban","given":"Suresh"}],"issued":{"date-parts":[["2014",3]]}}}],"schema":"https://github.com/citation-style-language/schema/raw/master/csl-citation.json"} </w:instrText>
      </w:r>
      <w:r w:rsidR="00A53B9D" w:rsidRPr="00801FCB">
        <w:rPr>
          <w:lang w:val="en-AU"/>
        </w:rPr>
        <w:fldChar w:fldCharType="separate"/>
      </w:r>
      <w:r w:rsidR="00A53B9D" w:rsidRPr="00801FCB">
        <w:rPr>
          <w:rFonts w:ascii="Times New Roman" w:hAnsi="Times New Roman" w:cs="Times New Roman"/>
          <w:lang w:val="en-AU"/>
        </w:rPr>
        <w:t>(Gandra and Ellison III, 2014; Mehta et al., 2014)</w:t>
      </w:r>
      <w:r w:rsidR="00A53B9D" w:rsidRPr="00801FCB">
        <w:rPr>
          <w:lang w:val="en-AU"/>
        </w:rPr>
        <w:fldChar w:fldCharType="end"/>
      </w:r>
      <w:r w:rsidR="0014059A" w:rsidRPr="00801FCB">
        <w:rPr>
          <w:lang w:val="en-AU"/>
        </w:rPr>
        <w:t>.</w:t>
      </w:r>
      <w:r w:rsidR="00CA4DF0" w:rsidRPr="00801FCB">
        <w:rPr>
          <w:lang w:val="en-AU"/>
        </w:rPr>
        <w:t xml:space="preserve"> These include;</w:t>
      </w:r>
    </w:p>
    <w:p w14:paraId="15292808" w14:textId="77777777" w:rsidR="008408BA" w:rsidRPr="00801FCB" w:rsidRDefault="008408BA" w:rsidP="008408BA">
      <w:pPr>
        <w:pStyle w:val="Heading2"/>
        <w:rPr>
          <w:lang w:val="en-AU"/>
        </w:rPr>
      </w:pPr>
    </w:p>
    <w:p w14:paraId="14AC862F" w14:textId="58274414" w:rsidR="006B2D50" w:rsidRPr="00801FCB" w:rsidRDefault="00CA4DF0" w:rsidP="008408BA">
      <w:pPr>
        <w:pStyle w:val="Heading2"/>
        <w:rPr>
          <w:lang w:val="en-AU"/>
        </w:rPr>
      </w:pPr>
      <w:r w:rsidRPr="00801FCB">
        <w:rPr>
          <w:lang w:val="en-AU"/>
        </w:rPr>
        <w:t>Hand Hygiene</w:t>
      </w:r>
    </w:p>
    <w:p w14:paraId="756B8C5A" w14:textId="43F76478" w:rsidR="00A53B9D" w:rsidRPr="00801FCB" w:rsidRDefault="00A53B9D" w:rsidP="00A53B9D">
      <w:pPr>
        <w:rPr>
          <w:lang w:val="en-AU"/>
        </w:rPr>
      </w:pPr>
      <w:r w:rsidRPr="00801FCB">
        <w:rPr>
          <w:lang w:val="en-AU"/>
        </w:rPr>
        <w:t>The CDC cites hand hygiene</w:t>
      </w:r>
      <w:r w:rsidR="00D91741" w:rsidRPr="00801FCB">
        <w:rPr>
          <w:lang w:val="en-AU"/>
        </w:rPr>
        <w:t xml:space="preserve"> as one of the simplest and most effective methods</w:t>
      </w:r>
      <w:r w:rsidR="009C3A2D" w:rsidRPr="00801FCB">
        <w:rPr>
          <w:lang w:val="en-AU"/>
        </w:rPr>
        <w:t xml:space="preserve"> to prevent the spread of infectious diseases. Thus</w:t>
      </w:r>
      <w:r w:rsidR="00801FCB">
        <w:rPr>
          <w:lang w:val="en-AU"/>
        </w:rPr>
        <w:t>,</w:t>
      </w:r>
      <w:r w:rsidR="009C3A2D" w:rsidRPr="00801FCB">
        <w:rPr>
          <w:lang w:val="en-AU"/>
        </w:rPr>
        <w:t xml:space="preserve"> hand hygiene needs to be incorporated </w:t>
      </w:r>
      <w:r w:rsidR="00801FCB" w:rsidRPr="00801FCB">
        <w:rPr>
          <w:lang w:val="en-AU"/>
        </w:rPr>
        <w:t>into the culture of the organization.</w:t>
      </w:r>
      <w:r w:rsidR="00801FCB">
        <w:rPr>
          <w:lang w:val="en-AU"/>
        </w:rPr>
        <w:t xml:space="preserve"> This is exclusively important for the members of a surgical team. They should wash both their arms and their forearms prior to a medical procedure and cover their hands with disposable sterile gloves to decrease the possibility of spread of</w:t>
      </w:r>
      <w:r w:rsidR="00992E21">
        <w:rPr>
          <w:lang w:val="en-AU"/>
        </w:rPr>
        <w:t xml:space="preserve"> </w:t>
      </w:r>
      <w:r w:rsidR="00992E21" w:rsidRPr="006235C0">
        <w:rPr>
          <w:noProof/>
          <w:lang w:val="en-AU"/>
        </w:rPr>
        <w:t>an infection</w:t>
      </w:r>
      <w:r w:rsidR="007524AA">
        <w:rPr>
          <w:noProof/>
          <w:lang w:val="en-AU"/>
        </w:rPr>
        <w:t xml:space="preserve"> </w:t>
      </w:r>
      <w:r w:rsidR="007524AA">
        <w:rPr>
          <w:noProof/>
          <w:lang w:val="en-AU"/>
        </w:rPr>
        <w:fldChar w:fldCharType="begin"/>
      </w:r>
      <w:r w:rsidR="007524AA">
        <w:rPr>
          <w:noProof/>
          <w:lang w:val="en-AU"/>
        </w:rPr>
        <w:instrText xml:space="preserve"> ADDIN ZOTERO_ITEM CSL_CITATION {"citationID":"EbGnIXgb","properties":{"formattedCitation":"(Chavali et al., 2014)","plainCitation":"(Chavali et al., 2014)","noteIndex":0},"citationItems":[{"id":486,"uris":["http://zotero.org/users/local/5VyEEXyp/items/RK3LJYTX"],"uri":["http://zotero.org/users/local/5VyEEXyp/items/RK3LJYTX"],"itemData":{"id":486,"type":"article-journal","title":"Hand hygiene compliance among healthcare workers in an accredited tertiary care hospital","container-title":"Indian journal of critical care medicine: peer-reviewed, official publication of Indian Society of Critical Care Medicine","page":"689","volume":"18","issue":"10","author":[{"family":"Chavali","given":"Siddharth"},{"family":"Menon","given":"Varun"},{"family":"Shukla","given":"Urvi"}],"issued":{"date-parts":[["2014"]]}}}],"schema":"https://github.com/citation-style-language/schema/raw/master/csl-citation.json"} </w:instrText>
      </w:r>
      <w:r w:rsidR="007524AA">
        <w:rPr>
          <w:noProof/>
          <w:lang w:val="en-AU"/>
        </w:rPr>
        <w:fldChar w:fldCharType="separate"/>
      </w:r>
      <w:r w:rsidR="007524AA" w:rsidRPr="007524AA">
        <w:rPr>
          <w:rFonts w:ascii="Times New Roman" w:hAnsi="Times New Roman" w:cs="Times New Roman"/>
        </w:rPr>
        <w:t>(</w:t>
      </w:r>
      <w:proofErr w:type="spellStart"/>
      <w:r w:rsidR="007524AA" w:rsidRPr="007524AA">
        <w:rPr>
          <w:rFonts w:ascii="Times New Roman" w:hAnsi="Times New Roman" w:cs="Times New Roman"/>
        </w:rPr>
        <w:t>Chavali</w:t>
      </w:r>
      <w:proofErr w:type="spellEnd"/>
      <w:r w:rsidR="007524AA" w:rsidRPr="007524AA">
        <w:rPr>
          <w:rFonts w:ascii="Times New Roman" w:hAnsi="Times New Roman" w:cs="Times New Roman"/>
        </w:rPr>
        <w:t xml:space="preserve"> et al., 2014)</w:t>
      </w:r>
      <w:r w:rsidR="007524AA">
        <w:rPr>
          <w:noProof/>
          <w:lang w:val="en-AU"/>
        </w:rPr>
        <w:fldChar w:fldCharType="end"/>
      </w:r>
      <w:r w:rsidR="00992E21">
        <w:rPr>
          <w:lang w:val="en-AU"/>
        </w:rPr>
        <w:t>.</w:t>
      </w:r>
    </w:p>
    <w:p w14:paraId="5A2114DF" w14:textId="77777777" w:rsidR="008408BA" w:rsidRPr="00801FCB" w:rsidRDefault="008408BA" w:rsidP="008408BA">
      <w:pPr>
        <w:pStyle w:val="Heading2"/>
        <w:rPr>
          <w:lang w:val="en-AU"/>
        </w:rPr>
      </w:pPr>
    </w:p>
    <w:p w14:paraId="74412AC1" w14:textId="66F18250" w:rsidR="006B2D50" w:rsidRPr="00801FCB" w:rsidRDefault="00CA4DF0" w:rsidP="008408BA">
      <w:pPr>
        <w:pStyle w:val="Heading2"/>
        <w:rPr>
          <w:lang w:val="en-AU"/>
        </w:rPr>
      </w:pPr>
      <w:r w:rsidRPr="00801FCB">
        <w:rPr>
          <w:lang w:val="en-AU"/>
        </w:rPr>
        <w:t>Environmental hygiene</w:t>
      </w:r>
    </w:p>
    <w:p w14:paraId="054E0675" w14:textId="6DCC0675" w:rsidR="00726A3E" w:rsidRDefault="00726A3E" w:rsidP="00CA4DF0">
      <w:pPr>
        <w:rPr>
          <w:lang w:val="en-AU"/>
        </w:rPr>
      </w:pPr>
      <w:r>
        <w:rPr>
          <w:lang w:val="en-AU"/>
        </w:rPr>
        <w:t xml:space="preserve">Environmental surfaces, </w:t>
      </w:r>
      <w:r w:rsidR="006235C0">
        <w:rPr>
          <w:lang w:val="en-AU"/>
        </w:rPr>
        <w:t>e</w:t>
      </w:r>
      <w:r w:rsidRPr="006235C0">
        <w:rPr>
          <w:noProof/>
          <w:lang w:val="en-AU"/>
        </w:rPr>
        <w:t>specially</w:t>
      </w:r>
      <w:r>
        <w:rPr>
          <w:lang w:val="en-AU"/>
        </w:rPr>
        <w:t xml:space="preserve"> in a healthcare facility are one of the most common sources </w:t>
      </w:r>
      <w:r w:rsidR="007F3CF9">
        <w:rPr>
          <w:lang w:val="en-AU"/>
        </w:rPr>
        <w:t xml:space="preserve">of transmission of infection. Add in the fact that certain microbial bacteria are capable of surviving on surfaces for months, both the patients and the healthcare providers need to vigilant about the surfaces that they touch with their skin. The bacteria living on </w:t>
      </w:r>
      <w:r w:rsidR="007F3CF9" w:rsidRPr="006235C0">
        <w:rPr>
          <w:noProof/>
          <w:lang w:val="en-AU"/>
        </w:rPr>
        <w:t>these</w:t>
      </w:r>
      <w:r w:rsidR="007F3CF9">
        <w:rPr>
          <w:lang w:val="en-AU"/>
        </w:rPr>
        <w:t xml:space="preserve"> surfaces can easily be transmitted and serve as the reason behind bacterial infections</w:t>
      </w:r>
      <w:r w:rsidR="007524AA">
        <w:rPr>
          <w:lang w:val="en-AU"/>
        </w:rPr>
        <w:t xml:space="preserve"> </w:t>
      </w:r>
      <w:r w:rsidR="007524AA">
        <w:rPr>
          <w:lang w:val="en-AU"/>
        </w:rPr>
        <w:fldChar w:fldCharType="begin"/>
      </w:r>
      <w:r w:rsidR="007524AA">
        <w:rPr>
          <w:lang w:val="en-AU"/>
        </w:rPr>
        <w:instrText xml:space="preserve"> ADDIN ZOTERO_ITEM CSL_CITATION {"citationID":"rkVDscrl","properties":{"formattedCitation":"(Quinn et al., 2015)","plainCitation":"(Quinn et al., 2015)","noteIndex":0},"citationItems":[{"id":487,"uris":["http://zotero.org/users/local/5VyEEXyp/items/JE4C39CG"],"uri":["http://zotero.org/users/local/5VyEEXyp/items/JE4C39CG"],"itemData":{"id":487,"type":"article-journal","title":"Cleaning and disinfecting environmental surfaces in health care: toward an integrated framework for infection and occupational illness prevention","container-title":"American journal of infection control","page":"424-434","volume":"43","issue":"5","author":[{"family":"Quinn","given":"Margaret M."},{"family":"Henneberger","given":"Paul K."},{"family":"Braun","given":"Barbara"},{"family":"Delclos","given":"George L."},{"family":"Fagan","given":"Kathleen"},{"family":"Huang","given":"Vanthida"},{"family":"Knaack","given":"Jennifer LS"},{"family":"Kusek","given":"Linda"},{"family":"Lee","given":"Soo-Jeong"},{"family":"Le Moual","given":"Nicole"}],"issued":{"date-parts":[["2015"]]}}}],"schema":"https://github.com/citation-style-language/schema/raw/master/csl-citation.json"} </w:instrText>
      </w:r>
      <w:r w:rsidR="007524AA">
        <w:rPr>
          <w:lang w:val="en-AU"/>
        </w:rPr>
        <w:fldChar w:fldCharType="separate"/>
      </w:r>
      <w:r w:rsidR="007524AA" w:rsidRPr="007524AA">
        <w:rPr>
          <w:rFonts w:ascii="Times New Roman" w:hAnsi="Times New Roman" w:cs="Times New Roman"/>
        </w:rPr>
        <w:t>(Quinn et al., 2015)</w:t>
      </w:r>
      <w:r w:rsidR="007524AA">
        <w:rPr>
          <w:lang w:val="en-AU"/>
        </w:rPr>
        <w:fldChar w:fldCharType="end"/>
      </w:r>
      <w:r w:rsidR="007F3CF9">
        <w:rPr>
          <w:lang w:val="en-AU"/>
        </w:rPr>
        <w:t>.</w:t>
      </w:r>
    </w:p>
    <w:p w14:paraId="68F288EA" w14:textId="77777777" w:rsidR="006B2D50" w:rsidRPr="00801FCB" w:rsidRDefault="00CA4DF0" w:rsidP="008408BA">
      <w:pPr>
        <w:pStyle w:val="Heading2"/>
        <w:rPr>
          <w:lang w:val="en-AU"/>
        </w:rPr>
      </w:pPr>
      <w:r w:rsidRPr="00801FCB">
        <w:rPr>
          <w:lang w:val="en-AU"/>
        </w:rPr>
        <w:lastRenderedPageBreak/>
        <w:t>Sc</w:t>
      </w:r>
      <w:r w:rsidR="006B2D50" w:rsidRPr="00801FCB">
        <w:rPr>
          <w:lang w:val="en-AU"/>
        </w:rPr>
        <w:t>reening patients</w:t>
      </w:r>
    </w:p>
    <w:p w14:paraId="79D86054" w14:textId="7339D0D0" w:rsidR="00082B09" w:rsidRDefault="007F3CF9" w:rsidP="00823BD5">
      <w:pPr>
        <w:rPr>
          <w:lang w:val="en-AU"/>
        </w:rPr>
      </w:pPr>
      <w:r>
        <w:rPr>
          <w:lang w:val="en-AU"/>
        </w:rPr>
        <w:t>At any healthcare facility, the constant and vigilant screen of patients</w:t>
      </w:r>
      <w:r w:rsidR="008F782E">
        <w:rPr>
          <w:lang w:val="en-AU"/>
        </w:rPr>
        <w:t xml:space="preserve">, especially as a part of </w:t>
      </w:r>
      <w:r w:rsidR="006235C0">
        <w:rPr>
          <w:lang w:val="en-AU"/>
        </w:rPr>
        <w:t xml:space="preserve">the </w:t>
      </w:r>
      <w:r w:rsidR="008F782E" w:rsidRPr="006235C0">
        <w:rPr>
          <w:noProof/>
          <w:lang w:val="en-AU"/>
        </w:rPr>
        <w:t>preoperative</w:t>
      </w:r>
      <w:r w:rsidR="008F782E">
        <w:rPr>
          <w:lang w:val="en-AU"/>
        </w:rPr>
        <w:t xml:space="preserve"> evaluation of health, is crucial. This ensures that the patient has </w:t>
      </w:r>
      <w:r w:rsidR="008F782E" w:rsidRPr="006235C0">
        <w:rPr>
          <w:noProof/>
          <w:lang w:val="en-AU"/>
        </w:rPr>
        <w:t>not</w:t>
      </w:r>
      <w:r w:rsidR="006235C0">
        <w:rPr>
          <w:noProof/>
          <w:lang w:val="en-AU"/>
        </w:rPr>
        <w:t xml:space="preserve"> to</w:t>
      </w:r>
      <w:r w:rsidR="008F782E">
        <w:rPr>
          <w:lang w:val="en-AU"/>
        </w:rPr>
        <w:t xml:space="preserve"> be exposed to </w:t>
      </w:r>
      <w:r w:rsidR="008F782E" w:rsidRPr="006235C0">
        <w:rPr>
          <w:noProof/>
          <w:lang w:val="en-AU"/>
        </w:rPr>
        <w:t>an</w:t>
      </w:r>
      <w:r w:rsidR="008F782E">
        <w:rPr>
          <w:lang w:val="en-AU"/>
        </w:rPr>
        <w:t xml:space="preserve"> </w:t>
      </w:r>
      <w:r w:rsidR="00082B09" w:rsidRPr="006235C0">
        <w:rPr>
          <w:noProof/>
          <w:lang w:val="en-AU"/>
        </w:rPr>
        <w:t>infection</w:t>
      </w:r>
      <w:r w:rsidR="006235C0">
        <w:rPr>
          <w:noProof/>
          <w:lang w:val="en-AU"/>
        </w:rPr>
        <w:t>-</w:t>
      </w:r>
      <w:r w:rsidR="00082B09" w:rsidRPr="006235C0">
        <w:rPr>
          <w:noProof/>
          <w:lang w:val="en-AU"/>
        </w:rPr>
        <w:t>causing</w:t>
      </w:r>
      <w:r w:rsidR="00082B09">
        <w:rPr>
          <w:lang w:val="en-AU"/>
        </w:rPr>
        <w:t xml:space="preserve"> pathogen which may complicate the procedure. Furthermore, patients that are suffering from the same disease should be kept together in the same area to control the spread of infection</w:t>
      </w:r>
      <w:r w:rsidR="007524AA">
        <w:rPr>
          <w:lang w:val="en-AU"/>
        </w:rPr>
        <w:t xml:space="preserve"> </w:t>
      </w:r>
      <w:r w:rsidR="007524AA">
        <w:rPr>
          <w:lang w:val="en-AU"/>
        </w:rPr>
        <w:fldChar w:fldCharType="begin"/>
      </w:r>
      <w:r w:rsidR="007524AA">
        <w:rPr>
          <w:lang w:val="en-AU"/>
        </w:rPr>
        <w:instrText xml:space="preserve"> ADDIN ZOTERO_ITEM CSL_CITATION {"citationID":"xCqE1aco","properties":{"formattedCitation":"(Marcoux et al., 2017)","plainCitation":"(Marcoux et al., 2017)","noteIndex":0},"citationItems":[{"id":488,"uris":["http://zotero.org/users/local/5VyEEXyp/items/6F4QDMAA"],"uri":["http://zotero.org/users/local/5VyEEXyp/items/6F4QDMAA"],"itemData":{"id":488,"type":"article-journal","title":"Screening tools to identify patients with complex health needs at risk of high use of health care services: A scoping review","container-title":"PloS one","page":"e0188663","volume":"12","issue":"11","author":[{"family":"Marcoux","given":"Valérie"},{"family":"Chouinard","given":"Maud-Christine"},{"family":"Diadiou","given":"Fatoumata"},{"family":"Dufour","given":"Isabelle"},{"family":"Hudon","given":"Catherine"}],"issued":{"date-parts":[["2017"]]}}}],"schema":"https://github.com/citation-style-language/schema/raw/master/csl-citation.json"} </w:instrText>
      </w:r>
      <w:r w:rsidR="007524AA">
        <w:rPr>
          <w:lang w:val="en-AU"/>
        </w:rPr>
        <w:fldChar w:fldCharType="separate"/>
      </w:r>
      <w:r w:rsidR="007524AA" w:rsidRPr="007524AA">
        <w:rPr>
          <w:rFonts w:ascii="Times New Roman" w:hAnsi="Times New Roman" w:cs="Times New Roman"/>
        </w:rPr>
        <w:t>(Marcoux et al., 2017)</w:t>
      </w:r>
      <w:r w:rsidR="007524AA">
        <w:rPr>
          <w:lang w:val="en-AU"/>
        </w:rPr>
        <w:fldChar w:fldCharType="end"/>
      </w:r>
      <w:r w:rsidR="00082B09">
        <w:rPr>
          <w:lang w:val="en-AU"/>
        </w:rPr>
        <w:t>.</w:t>
      </w:r>
    </w:p>
    <w:p w14:paraId="13993DFF" w14:textId="77777777" w:rsidR="00823BD5" w:rsidRDefault="00823BD5" w:rsidP="00823BD5">
      <w:pPr>
        <w:rPr>
          <w:lang w:val="en-AU"/>
        </w:rPr>
      </w:pPr>
    </w:p>
    <w:p w14:paraId="0A30DD71" w14:textId="77777777" w:rsidR="006B2D50" w:rsidRPr="00801FCB" w:rsidRDefault="006B2D50" w:rsidP="008408BA">
      <w:pPr>
        <w:pStyle w:val="Heading2"/>
        <w:rPr>
          <w:lang w:val="en-AU"/>
        </w:rPr>
      </w:pPr>
      <w:r w:rsidRPr="00801FCB">
        <w:rPr>
          <w:lang w:val="en-AU"/>
        </w:rPr>
        <w:t>Vaccinations</w:t>
      </w:r>
    </w:p>
    <w:p w14:paraId="4822521C" w14:textId="729996CF" w:rsidR="00082B09" w:rsidRDefault="0036471E" w:rsidP="00CA4DF0">
      <w:pPr>
        <w:rPr>
          <w:lang w:val="en-AU"/>
        </w:rPr>
      </w:pPr>
      <w:r>
        <w:rPr>
          <w:lang w:val="en-AU"/>
        </w:rPr>
        <w:t xml:space="preserve">The staff at a healthcare </w:t>
      </w:r>
      <w:r w:rsidRPr="006235C0">
        <w:rPr>
          <w:noProof/>
          <w:lang w:val="en-AU"/>
        </w:rPr>
        <w:t>organisation</w:t>
      </w:r>
      <w:r>
        <w:rPr>
          <w:lang w:val="en-AU"/>
        </w:rPr>
        <w:t xml:space="preserve"> may not only be at the risk of developing an infection themselves, being exposed to patients all day, but they can also be the cause of </w:t>
      </w:r>
      <w:r w:rsidR="006235C0">
        <w:rPr>
          <w:lang w:val="en-AU"/>
        </w:rPr>
        <w:t xml:space="preserve">the </w:t>
      </w:r>
      <w:r w:rsidRPr="006235C0">
        <w:rPr>
          <w:noProof/>
          <w:lang w:val="en-AU"/>
        </w:rPr>
        <w:t>spread</w:t>
      </w:r>
      <w:r>
        <w:rPr>
          <w:lang w:val="en-AU"/>
        </w:rPr>
        <w:t xml:space="preserve"> of infections as well. When they come into contact with a number of patients, all of which suffer from a number of different diseases</w:t>
      </w:r>
      <w:r w:rsidR="00A01A6B">
        <w:rPr>
          <w:lang w:val="en-AU"/>
        </w:rPr>
        <w:t xml:space="preserve"> including infectious diseases, infection control may become necessary. Thus, according to CDC guidelines, </w:t>
      </w:r>
      <w:r w:rsidR="00A01A6B" w:rsidRPr="006235C0">
        <w:rPr>
          <w:noProof/>
          <w:lang w:val="en-AU"/>
        </w:rPr>
        <w:t>organisations</w:t>
      </w:r>
      <w:r w:rsidR="00A01A6B">
        <w:rPr>
          <w:lang w:val="en-AU"/>
        </w:rPr>
        <w:t xml:space="preserve"> should ensure that their health staff is being vaccinated on a regular basis to prevent the spread of infection</w:t>
      </w:r>
      <w:r w:rsidR="007524AA">
        <w:rPr>
          <w:lang w:val="en-AU"/>
        </w:rPr>
        <w:t xml:space="preserve"> </w:t>
      </w:r>
      <w:r w:rsidR="007524AA">
        <w:rPr>
          <w:lang w:val="en-AU"/>
        </w:rPr>
        <w:fldChar w:fldCharType="begin"/>
      </w:r>
      <w:r w:rsidR="007524AA">
        <w:rPr>
          <w:lang w:val="en-AU"/>
        </w:rPr>
        <w:instrText xml:space="preserve"> ADDIN ZOTERO_ITEM CSL_CITATION {"citationID":"xFPq9HYP","properties":{"formattedCitation":"(Petek and Kamnik-Jug, 2018)","plainCitation":"(Petek and Kamnik-Jug, 2018)","noteIndex":0},"citationItems":[{"id":489,"uris":["http://zotero.org/users/local/5VyEEXyp/items/U2Z5IK5M"],"uri":["http://zotero.org/users/local/5VyEEXyp/items/U2Z5IK5M"],"itemData":{"id":489,"type":"article-journal","title":"Motivators and barriers to vaccination of health professionals against seasonal influenza in primary healthcare","container-title":"BMC health services research","page":"853","volume":"18","issue":"1","author":[{"family":"Petek","given":"Davorina"},{"family":"Kamnik-Jug","given":"Kristina"}],"issued":{"date-parts":[["2018"]]}}}],"schema":"https://github.com/citation-style-language/schema/raw/master/csl-citation.json"} </w:instrText>
      </w:r>
      <w:r w:rsidR="007524AA">
        <w:rPr>
          <w:lang w:val="en-AU"/>
        </w:rPr>
        <w:fldChar w:fldCharType="separate"/>
      </w:r>
      <w:r w:rsidR="007524AA" w:rsidRPr="007524AA">
        <w:rPr>
          <w:rFonts w:ascii="Times New Roman" w:hAnsi="Times New Roman" w:cs="Times New Roman"/>
        </w:rPr>
        <w:t>(</w:t>
      </w:r>
      <w:proofErr w:type="spellStart"/>
      <w:r w:rsidR="007524AA" w:rsidRPr="007524AA">
        <w:rPr>
          <w:rFonts w:ascii="Times New Roman" w:hAnsi="Times New Roman" w:cs="Times New Roman"/>
        </w:rPr>
        <w:t>Petek</w:t>
      </w:r>
      <w:proofErr w:type="spellEnd"/>
      <w:r w:rsidR="007524AA" w:rsidRPr="007524AA">
        <w:rPr>
          <w:rFonts w:ascii="Times New Roman" w:hAnsi="Times New Roman" w:cs="Times New Roman"/>
        </w:rPr>
        <w:t xml:space="preserve"> and </w:t>
      </w:r>
      <w:proofErr w:type="spellStart"/>
      <w:r w:rsidR="007524AA" w:rsidRPr="007524AA">
        <w:rPr>
          <w:rFonts w:ascii="Times New Roman" w:hAnsi="Times New Roman" w:cs="Times New Roman"/>
        </w:rPr>
        <w:t>Kamnik</w:t>
      </w:r>
      <w:proofErr w:type="spellEnd"/>
      <w:r w:rsidR="007524AA" w:rsidRPr="007524AA">
        <w:rPr>
          <w:rFonts w:ascii="Times New Roman" w:hAnsi="Times New Roman" w:cs="Times New Roman"/>
        </w:rPr>
        <w:t>-Jug, 2018)</w:t>
      </w:r>
      <w:r w:rsidR="007524AA">
        <w:rPr>
          <w:lang w:val="en-AU"/>
        </w:rPr>
        <w:fldChar w:fldCharType="end"/>
      </w:r>
      <w:r w:rsidR="00A01A6B">
        <w:rPr>
          <w:lang w:val="en-AU"/>
        </w:rPr>
        <w:t>.</w:t>
      </w:r>
      <w:r>
        <w:rPr>
          <w:lang w:val="en-AU"/>
        </w:rPr>
        <w:t xml:space="preserve"> </w:t>
      </w:r>
    </w:p>
    <w:p w14:paraId="08D8C914" w14:textId="77777777" w:rsidR="00823BD5" w:rsidRDefault="00823BD5" w:rsidP="00CA4DF0">
      <w:pPr>
        <w:rPr>
          <w:lang w:val="en-AU"/>
        </w:rPr>
      </w:pPr>
    </w:p>
    <w:p w14:paraId="561AA32C" w14:textId="77777777" w:rsidR="006B2D50" w:rsidRPr="00801FCB" w:rsidRDefault="006B2D50" w:rsidP="008408BA">
      <w:pPr>
        <w:pStyle w:val="Heading2"/>
        <w:rPr>
          <w:lang w:val="en-AU"/>
        </w:rPr>
      </w:pPr>
      <w:r w:rsidRPr="00801FCB">
        <w:rPr>
          <w:lang w:val="en-AU"/>
        </w:rPr>
        <w:t>Care coordination</w:t>
      </w:r>
    </w:p>
    <w:p w14:paraId="6E5841A6" w14:textId="32568CCD" w:rsidR="00184672" w:rsidRDefault="00184672" w:rsidP="00CA4DF0">
      <w:pPr>
        <w:rPr>
          <w:lang w:val="en-AU"/>
        </w:rPr>
      </w:pPr>
      <w:r>
        <w:rPr>
          <w:lang w:val="en-AU"/>
        </w:rPr>
        <w:t>Improper communication during the process of surgical planning, preparation</w:t>
      </w:r>
      <w:r w:rsidR="006235C0">
        <w:rPr>
          <w:lang w:val="en-AU"/>
        </w:rPr>
        <w:t>,</w:t>
      </w:r>
      <w:r>
        <w:rPr>
          <w:lang w:val="en-AU"/>
        </w:rPr>
        <w:t xml:space="preserve"> </w:t>
      </w:r>
      <w:r w:rsidRPr="006235C0">
        <w:rPr>
          <w:noProof/>
          <w:lang w:val="en-AU"/>
        </w:rPr>
        <w:t>and</w:t>
      </w:r>
      <w:r>
        <w:rPr>
          <w:lang w:val="en-AU"/>
        </w:rPr>
        <w:t xml:space="preserve"> </w:t>
      </w:r>
      <w:r w:rsidR="006235C0">
        <w:rPr>
          <w:lang w:val="en-AU"/>
        </w:rPr>
        <w:t xml:space="preserve">the </w:t>
      </w:r>
      <w:r w:rsidRPr="006235C0">
        <w:rPr>
          <w:noProof/>
          <w:lang w:val="en-AU"/>
        </w:rPr>
        <w:t>post-operative</w:t>
      </w:r>
      <w:r>
        <w:rPr>
          <w:lang w:val="en-AU"/>
        </w:rPr>
        <w:t xml:space="preserve"> procedure can expose a number of individuals, including both the health staff and the patients to surgical site infections, which can certainly be avoided with due care and vigilance. </w:t>
      </w:r>
      <w:r w:rsidR="00D95121">
        <w:rPr>
          <w:lang w:val="en-AU"/>
        </w:rPr>
        <w:t xml:space="preserve">They should employ the use of stopping the line, especially if they are unsure whether the care providers or healthcare professionals have taken </w:t>
      </w:r>
      <w:r w:rsidR="00D95121" w:rsidRPr="006235C0">
        <w:rPr>
          <w:noProof/>
          <w:lang w:val="en-AU"/>
        </w:rPr>
        <w:t>care</w:t>
      </w:r>
      <w:r w:rsidR="006235C0">
        <w:rPr>
          <w:noProof/>
          <w:lang w:val="en-AU"/>
        </w:rPr>
        <w:t>ful</w:t>
      </w:r>
      <w:r w:rsidR="008F6F44">
        <w:rPr>
          <w:lang w:val="en-AU"/>
        </w:rPr>
        <w:t xml:space="preserve"> measures to prevent infections at a healthcare facility</w:t>
      </w:r>
      <w:r w:rsidR="007524AA">
        <w:rPr>
          <w:lang w:val="en-AU"/>
        </w:rPr>
        <w:t xml:space="preserve"> </w:t>
      </w:r>
      <w:r w:rsidR="007524AA">
        <w:rPr>
          <w:lang w:val="en-AU"/>
        </w:rPr>
        <w:fldChar w:fldCharType="begin"/>
      </w:r>
      <w:r w:rsidR="007524AA">
        <w:rPr>
          <w:lang w:val="en-AU"/>
        </w:rPr>
        <w:instrText xml:space="preserve"> ADDIN ZOTERO_ITEM CSL_CITATION {"citationID":"agqmtSux","properties":{"formattedCitation":"(Tartari et al., 2017)","plainCitation":"(Tartari et al., 2017)","noteIndex":0},"citationItems":[{"id":490,"uris":["http://zotero.org/users/local/5VyEEXyp/items/943L93RX"],"uri":["http://zotero.org/users/local/5VyEEXyp/items/943L93RX"],"itemData":{"id":490,"type":"article-journal","title":"Patient engagement with surgical site infection prevention: an expert panel perspective","container-title":"Antimicrobial Resistance &amp; Infection Control","page":"45","volume":"6","issue":"1","author":[{"family":"Tartari","given":"E."},{"family":"Weterings","given":"V."},{"family":"Gastmeier","given":"PJRB"},{"family":"Baño","given":"J. Rodríguez"},{"family":"Widmer","given":"A."},{"family":"Kluytmans","given":"J."},{"family":"Voss","given":"A."}],"issued":{"date-parts":[["2017"]]}}}],"schema":"https://github.com/citation-style-language/schema/raw/master/csl-citation.json"} </w:instrText>
      </w:r>
      <w:r w:rsidR="007524AA">
        <w:rPr>
          <w:lang w:val="en-AU"/>
        </w:rPr>
        <w:fldChar w:fldCharType="separate"/>
      </w:r>
      <w:r w:rsidR="007524AA" w:rsidRPr="007524AA">
        <w:rPr>
          <w:rFonts w:ascii="Times New Roman" w:hAnsi="Times New Roman" w:cs="Times New Roman"/>
        </w:rPr>
        <w:t>(</w:t>
      </w:r>
      <w:proofErr w:type="spellStart"/>
      <w:r w:rsidR="007524AA" w:rsidRPr="007524AA">
        <w:rPr>
          <w:rFonts w:ascii="Times New Roman" w:hAnsi="Times New Roman" w:cs="Times New Roman"/>
        </w:rPr>
        <w:t>Tartari</w:t>
      </w:r>
      <w:proofErr w:type="spellEnd"/>
      <w:r w:rsidR="007524AA" w:rsidRPr="007524AA">
        <w:rPr>
          <w:rFonts w:ascii="Times New Roman" w:hAnsi="Times New Roman" w:cs="Times New Roman"/>
        </w:rPr>
        <w:t xml:space="preserve"> et al., 2017)</w:t>
      </w:r>
      <w:r w:rsidR="007524AA">
        <w:rPr>
          <w:lang w:val="en-AU"/>
        </w:rPr>
        <w:fldChar w:fldCharType="end"/>
      </w:r>
      <w:r w:rsidR="008F6F44">
        <w:rPr>
          <w:lang w:val="en-AU"/>
        </w:rPr>
        <w:t>.</w:t>
      </w:r>
    </w:p>
    <w:p w14:paraId="3C08CCFF" w14:textId="77777777" w:rsidR="00823BD5" w:rsidRDefault="00823BD5" w:rsidP="00CA4DF0">
      <w:pPr>
        <w:rPr>
          <w:lang w:val="en-AU"/>
        </w:rPr>
      </w:pPr>
    </w:p>
    <w:p w14:paraId="4FF3D275" w14:textId="0B905A4D" w:rsidR="003536B4" w:rsidRPr="00801FCB" w:rsidRDefault="008F6F44" w:rsidP="008408BA">
      <w:pPr>
        <w:pStyle w:val="Heading2"/>
        <w:rPr>
          <w:lang w:val="en-AU"/>
        </w:rPr>
      </w:pPr>
      <w:r>
        <w:rPr>
          <w:lang w:val="en-AU"/>
        </w:rPr>
        <w:t xml:space="preserve">Work together for infection control </w:t>
      </w:r>
    </w:p>
    <w:p w14:paraId="57DDC0CC" w14:textId="2D08D8B9" w:rsidR="00CA4DF0" w:rsidRDefault="008F6F44" w:rsidP="00F875E0">
      <w:pPr>
        <w:rPr>
          <w:lang w:val="en-AU"/>
        </w:rPr>
      </w:pPr>
      <w:r>
        <w:rPr>
          <w:lang w:val="en-AU"/>
        </w:rPr>
        <w:t xml:space="preserve">At a healthcare </w:t>
      </w:r>
      <w:r w:rsidRPr="006235C0">
        <w:rPr>
          <w:noProof/>
          <w:lang w:val="en-AU"/>
        </w:rPr>
        <w:t>organisation</w:t>
      </w:r>
      <w:r>
        <w:rPr>
          <w:lang w:val="en-AU"/>
        </w:rPr>
        <w:t xml:space="preserve">, everyone from the patients to their caretakers to their health workers and staff </w:t>
      </w:r>
      <w:r w:rsidR="006235C0">
        <w:rPr>
          <w:noProof/>
          <w:lang w:val="en-AU"/>
        </w:rPr>
        <w:t>is</w:t>
      </w:r>
      <w:r>
        <w:rPr>
          <w:lang w:val="en-AU"/>
        </w:rPr>
        <w:t xml:space="preserve"> accountable for infection prevention, since they all can be exposed to </w:t>
      </w:r>
      <w:r w:rsidRPr="006235C0">
        <w:rPr>
          <w:noProof/>
          <w:lang w:val="en-AU"/>
        </w:rPr>
        <w:t>an</w:t>
      </w:r>
      <w:r>
        <w:rPr>
          <w:lang w:val="en-AU"/>
        </w:rPr>
        <w:t xml:space="preserve"> </w:t>
      </w:r>
      <w:r w:rsidRPr="006235C0">
        <w:rPr>
          <w:noProof/>
          <w:lang w:val="en-AU"/>
        </w:rPr>
        <w:t>infection</w:t>
      </w:r>
      <w:r w:rsidR="006235C0">
        <w:rPr>
          <w:noProof/>
          <w:lang w:val="en-AU"/>
        </w:rPr>
        <w:t>-</w:t>
      </w:r>
      <w:r w:rsidRPr="006235C0">
        <w:rPr>
          <w:noProof/>
          <w:lang w:val="en-AU"/>
        </w:rPr>
        <w:t>causing</w:t>
      </w:r>
      <w:r>
        <w:rPr>
          <w:lang w:val="en-AU"/>
        </w:rPr>
        <w:t xml:space="preserve"> pathogen at any given time. Thus, they should work together and in a collaborative manner to ensure that all </w:t>
      </w:r>
      <w:r w:rsidR="00F875E0">
        <w:rPr>
          <w:lang w:val="en-AU"/>
        </w:rPr>
        <w:t>prevention protocols are followed in the right manner with the right tools and at the right time</w:t>
      </w:r>
      <w:r w:rsidR="007524AA">
        <w:rPr>
          <w:lang w:val="en-AU"/>
        </w:rPr>
        <w:t xml:space="preserve"> </w:t>
      </w:r>
      <w:r w:rsidR="00335F29">
        <w:rPr>
          <w:lang w:val="en-AU"/>
        </w:rPr>
        <w:fldChar w:fldCharType="begin"/>
      </w:r>
      <w:r w:rsidR="00335F29">
        <w:rPr>
          <w:lang w:val="en-AU"/>
        </w:rPr>
        <w:instrText xml:space="preserve"> ADDIN ZOTERO_ITEM CSL_CITATION {"citationID":"YUtC7zVL","properties":{"formattedCitation":"(Sutton et al., 2019)","plainCitation":"(Sutton et al., 2019)","noteIndex":0},"citationItems":[{"id":491,"uris":["http://zotero.org/users/local/5VyEEXyp/items/4L7UPCW9"],"uri":["http://zotero.org/users/local/5VyEEXyp/items/4L7UPCW9"],"itemData":{"id":491,"type":"article-journal","title":"Making infection prevention and control everyone's business? Hospital staff views on patient involvement","container-title":"Health expectations","author":[{"family":"Sutton","given":"Elizabeth"},{"family":"Brewster","given":"Liz"},{"family":"Tarrant","given":"Carolyn"}],"issued":{"date-parts":[["2019"]]}}}],"schema":"https://github.com/citation-style-language/schema/raw/master/csl-citation.json"} </w:instrText>
      </w:r>
      <w:r w:rsidR="00335F29">
        <w:rPr>
          <w:lang w:val="en-AU"/>
        </w:rPr>
        <w:fldChar w:fldCharType="separate"/>
      </w:r>
      <w:r w:rsidR="00335F29" w:rsidRPr="00335F29">
        <w:rPr>
          <w:rFonts w:ascii="Times New Roman" w:hAnsi="Times New Roman" w:cs="Times New Roman"/>
        </w:rPr>
        <w:t>(Sutton et al., 2019)</w:t>
      </w:r>
      <w:r w:rsidR="00335F29">
        <w:rPr>
          <w:lang w:val="en-AU"/>
        </w:rPr>
        <w:fldChar w:fldCharType="end"/>
      </w:r>
      <w:r w:rsidR="00F875E0">
        <w:rPr>
          <w:lang w:val="en-AU"/>
        </w:rPr>
        <w:t>.</w:t>
      </w:r>
    </w:p>
    <w:p w14:paraId="6387F8E9" w14:textId="77777777" w:rsidR="00823BD5" w:rsidRPr="00801FCB" w:rsidRDefault="00823BD5" w:rsidP="00F875E0">
      <w:pPr>
        <w:rPr>
          <w:lang w:val="en-AU"/>
        </w:rPr>
      </w:pPr>
    </w:p>
    <w:p w14:paraId="713A3A55" w14:textId="77777777" w:rsidR="003536B4" w:rsidRPr="00801FCB" w:rsidRDefault="00CA4DF0" w:rsidP="008408BA">
      <w:pPr>
        <w:pStyle w:val="Heading2"/>
        <w:rPr>
          <w:lang w:val="en-AU"/>
        </w:rPr>
      </w:pPr>
      <w:r w:rsidRPr="00801FCB">
        <w:rPr>
          <w:lang w:val="en-AU"/>
        </w:rPr>
        <w:t>Comprehens</w:t>
      </w:r>
      <w:r w:rsidR="003536B4" w:rsidRPr="00801FCB">
        <w:rPr>
          <w:lang w:val="en-AU"/>
        </w:rPr>
        <w:t>ive Unit-based Safety Programs</w:t>
      </w:r>
    </w:p>
    <w:p w14:paraId="61DCC21E" w14:textId="5472B2AD" w:rsidR="0014059A" w:rsidRDefault="00CA4DF0" w:rsidP="00CA4DF0">
      <w:pPr>
        <w:rPr>
          <w:lang w:val="en-AU"/>
        </w:rPr>
      </w:pPr>
      <w:r w:rsidRPr="00801FCB">
        <w:rPr>
          <w:lang w:val="en-AU"/>
        </w:rPr>
        <w:t xml:space="preserve">The Comprehensive Unit-based Safety Program is a structured strategic framework </w:t>
      </w:r>
      <w:r w:rsidR="00D770CA">
        <w:rPr>
          <w:lang w:val="en-AU"/>
        </w:rPr>
        <w:t xml:space="preserve">which is responsible for </w:t>
      </w:r>
      <w:r w:rsidRPr="00801FCB">
        <w:rPr>
          <w:lang w:val="en-AU"/>
        </w:rPr>
        <w:t xml:space="preserve">patient safety improvement </w:t>
      </w:r>
      <w:r w:rsidR="00D770CA">
        <w:rPr>
          <w:lang w:val="en-AU"/>
        </w:rPr>
        <w:t>in a healthcare facility. It is based on teamwork, communication, the right leadership</w:t>
      </w:r>
      <w:r w:rsidR="006235C0">
        <w:rPr>
          <w:lang w:val="en-AU"/>
        </w:rPr>
        <w:t>,</w:t>
      </w:r>
      <w:r w:rsidR="00D770CA">
        <w:rPr>
          <w:lang w:val="en-AU"/>
        </w:rPr>
        <w:t xml:space="preserve"> </w:t>
      </w:r>
      <w:r w:rsidR="00D770CA" w:rsidRPr="006235C0">
        <w:rPr>
          <w:noProof/>
          <w:lang w:val="en-AU"/>
        </w:rPr>
        <w:t>and</w:t>
      </w:r>
      <w:r w:rsidR="00D770CA">
        <w:rPr>
          <w:lang w:val="en-AU"/>
        </w:rPr>
        <w:t xml:space="preserve"> </w:t>
      </w:r>
      <w:r w:rsidR="00823BD5">
        <w:rPr>
          <w:lang w:val="en-AU"/>
        </w:rPr>
        <w:t>accountability</w:t>
      </w:r>
      <w:r w:rsidR="00696FA4">
        <w:rPr>
          <w:lang w:val="en-AU"/>
        </w:rPr>
        <w:t xml:space="preserve"> and has proven to be significantly helpful in assisting with invention prevention and control, especially healthcare-associated infections </w:t>
      </w:r>
      <w:r w:rsidR="00696FA4">
        <w:rPr>
          <w:lang w:val="en-AU"/>
        </w:rPr>
        <w:fldChar w:fldCharType="begin"/>
      </w:r>
      <w:r w:rsidR="00696FA4">
        <w:rPr>
          <w:lang w:val="en-AU"/>
        </w:rPr>
        <w:instrText xml:space="preserve"> ADDIN ZOTERO_ITEM CSL_CITATION {"citationID":"noNXpXOQ","properties":{"formattedCitation":"(Hsu and Marsteller, 2016)","plainCitation":"(Hsu and Marsteller, 2016)","noteIndex":0},"citationItems":[{"id":492,"uris":["http://zotero.org/users/local/5VyEEXyp/items/APPDCDTV"],"uri":["http://zotero.org/users/local/5VyEEXyp/items/APPDCDTV"],"itemData":{"id":492,"type":"article-journal","title":"Influence of the Comprehensive Unit–based Safety Program in ICUs: evidence from the Keystone ICU project","container-title":"American Journal of Medical Quality","page":"349-357","volume":"31","issue":"4","author":[{"family":"Hsu","given":"Yea-Jen"},{"family":"Marsteller","given":"Jill A."}],"issued":{"date-parts":[["2016"]]}}}],"schema":"https://github.com/citation-style-language/schema/raw/master/csl-citation.json"} </w:instrText>
      </w:r>
      <w:r w:rsidR="00696FA4">
        <w:rPr>
          <w:lang w:val="en-AU"/>
        </w:rPr>
        <w:fldChar w:fldCharType="separate"/>
      </w:r>
      <w:r w:rsidR="00696FA4" w:rsidRPr="00696FA4">
        <w:rPr>
          <w:rFonts w:ascii="Times New Roman" w:hAnsi="Times New Roman" w:cs="Times New Roman"/>
        </w:rPr>
        <w:t xml:space="preserve">(Hsu and </w:t>
      </w:r>
      <w:proofErr w:type="spellStart"/>
      <w:r w:rsidR="00696FA4" w:rsidRPr="00696FA4">
        <w:rPr>
          <w:rFonts w:ascii="Times New Roman" w:hAnsi="Times New Roman" w:cs="Times New Roman"/>
        </w:rPr>
        <w:t>Marsteller</w:t>
      </w:r>
      <w:proofErr w:type="spellEnd"/>
      <w:r w:rsidR="00696FA4" w:rsidRPr="00696FA4">
        <w:rPr>
          <w:rFonts w:ascii="Times New Roman" w:hAnsi="Times New Roman" w:cs="Times New Roman"/>
        </w:rPr>
        <w:t>, 2016)</w:t>
      </w:r>
      <w:r w:rsidR="00696FA4">
        <w:rPr>
          <w:lang w:val="en-AU"/>
        </w:rPr>
        <w:fldChar w:fldCharType="end"/>
      </w:r>
      <w:r w:rsidR="00823BD5">
        <w:rPr>
          <w:lang w:val="en-AU"/>
        </w:rPr>
        <w:t>.</w:t>
      </w:r>
    </w:p>
    <w:p w14:paraId="5E583F06" w14:textId="77777777" w:rsidR="00823BD5" w:rsidRPr="00801FCB" w:rsidRDefault="00823BD5" w:rsidP="00CA4DF0">
      <w:pPr>
        <w:rPr>
          <w:lang w:val="en-AU"/>
        </w:rPr>
      </w:pPr>
    </w:p>
    <w:p w14:paraId="6D0FE0D2" w14:textId="77777777" w:rsidR="00FD0F93" w:rsidRPr="00801FCB" w:rsidRDefault="009C728F" w:rsidP="008408BA">
      <w:pPr>
        <w:pStyle w:val="Heading1"/>
        <w:rPr>
          <w:lang w:val="en-AU"/>
        </w:rPr>
      </w:pPr>
      <w:r w:rsidRPr="00801FCB">
        <w:rPr>
          <w:lang w:val="en-AU"/>
        </w:rPr>
        <w:t>Significance of Infection Control</w:t>
      </w:r>
    </w:p>
    <w:p w14:paraId="43C3BF64" w14:textId="0028FAD9" w:rsidR="0062330F" w:rsidRDefault="00AC180E" w:rsidP="003B6C50">
      <w:pPr>
        <w:rPr>
          <w:lang w:val="en-AU"/>
        </w:rPr>
      </w:pPr>
      <w:r w:rsidRPr="00801FCB">
        <w:rPr>
          <w:lang w:val="en-AU"/>
        </w:rPr>
        <w:t>Healthcare-associated infections (HAIs) are a major patient safety issue in hospitals.</w:t>
      </w:r>
      <w:r w:rsidR="00823BD5">
        <w:rPr>
          <w:lang w:val="en-AU"/>
        </w:rPr>
        <w:t xml:space="preserve"> </w:t>
      </w:r>
      <w:r w:rsidR="00823BD5" w:rsidRPr="006235C0">
        <w:rPr>
          <w:noProof/>
          <w:lang w:val="en-AU"/>
        </w:rPr>
        <w:t>The</w:t>
      </w:r>
      <w:r w:rsidR="006235C0">
        <w:rPr>
          <w:noProof/>
          <w:lang w:val="en-AU"/>
        </w:rPr>
        <w:t>y</w:t>
      </w:r>
      <w:r w:rsidR="00823BD5">
        <w:rPr>
          <w:lang w:val="en-AU"/>
        </w:rPr>
        <w:t xml:space="preserve"> not only present a hazard to the medical and healthcare staff, but also to the patients, especially the ones in the post-operative phase.</w:t>
      </w:r>
      <w:r w:rsidR="00C477A1">
        <w:rPr>
          <w:lang w:val="en-AU"/>
        </w:rPr>
        <w:t xml:space="preserve"> While ample research </w:t>
      </w:r>
      <w:r w:rsidR="006235C0">
        <w:rPr>
          <w:noProof/>
          <w:lang w:val="en-AU"/>
        </w:rPr>
        <w:t>o</w:t>
      </w:r>
      <w:r w:rsidR="00C477A1" w:rsidRPr="006235C0">
        <w:rPr>
          <w:noProof/>
          <w:lang w:val="en-AU"/>
        </w:rPr>
        <w:t>n</w:t>
      </w:r>
      <w:r w:rsidR="00C477A1">
        <w:rPr>
          <w:lang w:val="en-AU"/>
        </w:rPr>
        <w:t xml:space="preserve"> the concept of infection prevention and control has improved</w:t>
      </w:r>
      <w:r w:rsidR="003B6C50">
        <w:rPr>
          <w:lang w:val="en-AU"/>
        </w:rPr>
        <w:t xml:space="preserve">, infections </w:t>
      </w:r>
      <w:r w:rsidR="003B6C50" w:rsidRPr="006235C0">
        <w:rPr>
          <w:noProof/>
          <w:lang w:val="en-AU"/>
        </w:rPr>
        <w:t>continue</w:t>
      </w:r>
      <w:r w:rsidR="003B6C50">
        <w:rPr>
          <w:lang w:val="en-AU"/>
        </w:rPr>
        <w:t xml:space="preserve"> to impact </w:t>
      </w:r>
      <w:r w:rsidR="00C477A1">
        <w:rPr>
          <w:lang w:val="en-AU"/>
        </w:rPr>
        <w:t>the mortality</w:t>
      </w:r>
      <w:r w:rsidR="003B6C50">
        <w:rPr>
          <w:lang w:val="en-AU"/>
        </w:rPr>
        <w:t xml:space="preserve"> and </w:t>
      </w:r>
      <w:r w:rsidR="00C477A1">
        <w:rPr>
          <w:lang w:val="en-AU"/>
        </w:rPr>
        <w:t>morbidity</w:t>
      </w:r>
      <w:r w:rsidR="003B6C50">
        <w:rPr>
          <w:lang w:val="en-AU"/>
        </w:rPr>
        <w:t xml:space="preserve">, which leads to increased healthcare expenditure </w:t>
      </w:r>
      <w:r w:rsidR="00F741E8" w:rsidRPr="00801FCB">
        <w:rPr>
          <w:lang w:val="en-AU"/>
        </w:rPr>
        <w:fldChar w:fldCharType="begin"/>
      </w:r>
      <w:r w:rsidR="00D72EA4" w:rsidRPr="00801FCB">
        <w:rPr>
          <w:lang w:val="en-AU"/>
        </w:rPr>
        <w:instrText xml:space="preserve"> ADDIN ZOTERO_ITEM CSL_CITATION {"citationID":"Og4yPs8r","properties":{"formattedCitation":"(Yokoe et al., 2014)","plainCitation":"(Yokoe et al., 2014)","noteIndex":0},"citationItems":[{"id":"4psK5cfz/RX8up5vb","uris":["http://zotero.org/users/local/0omESN17/items/M6K2UXSQ"],"uri":["http://zotero.org/users/local/0omESN17/items/M6K2UXSQ"],"itemData":{"id":765,"type":"article-journal","title":"A compendium of strategies to prevent healthcare-associated infections in acute care hospitals: 2014 updates","container-title":"Infection Control &amp; Hospital Epidemiology","page":"S21-S31","volume":"35","issue":"S2","author":[{"family":"Yokoe","given":"Deborah S."},{"family":"Anderson","given":"Deverick J."},{"family":"Berenholtz","given":"Sean M."},{"family":"Calfee","given":"David P."},{"family":"Dubberke","given":"Erik R."},{"family":"Eilingson","given":"Katherine D."},{"family":"Gerding","given":"Dale N."},{"family":"Haas","given":"Janet P."},{"family":"Kaye","given":"Keith S."},{"family":"Klompas","given":"Michael"}],"issued":{"date-parts":[["2014"]]}}}],"schema":"https://github.com/citation-style-language/schema/raw/master/csl-citation.json"} </w:instrText>
      </w:r>
      <w:r w:rsidR="00F741E8" w:rsidRPr="00801FCB">
        <w:rPr>
          <w:lang w:val="en-AU"/>
        </w:rPr>
        <w:fldChar w:fldCharType="separate"/>
      </w:r>
      <w:r w:rsidR="00D72EA4" w:rsidRPr="00801FCB">
        <w:rPr>
          <w:rFonts w:ascii="Times New Roman" w:hAnsi="Times New Roman" w:cs="Times New Roman"/>
          <w:lang w:val="en-AU"/>
        </w:rPr>
        <w:t>(Yokoe et al., 2014)</w:t>
      </w:r>
      <w:r w:rsidR="00F741E8" w:rsidRPr="00801FCB">
        <w:rPr>
          <w:lang w:val="en-AU"/>
        </w:rPr>
        <w:fldChar w:fldCharType="end"/>
      </w:r>
      <w:r w:rsidRPr="00801FCB">
        <w:rPr>
          <w:lang w:val="en-AU"/>
        </w:rPr>
        <w:t xml:space="preserve">. </w:t>
      </w:r>
      <w:r w:rsidR="00784185">
        <w:rPr>
          <w:lang w:val="en-AU"/>
        </w:rPr>
        <w:t xml:space="preserve">Australia, unlike most developed countries, the country does not have a national system in place to effectively monitor infection. As a result, hospitals cannot be provided with </w:t>
      </w:r>
      <w:r w:rsidR="008B0EDC">
        <w:rPr>
          <w:lang w:val="en-AU"/>
        </w:rPr>
        <w:t xml:space="preserve">an estimate of infections that are </w:t>
      </w:r>
      <w:r w:rsidR="008B0EDC">
        <w:rPr>
          <w:lang w:val="en-AU"/>
        </w:rPr>
        <w:lastRenderedPageBreak/>
        <w:t xml:space="preserve">hospital-acquired. </w:t>
      </w:r>
      <w:r w:rsidR="002C70AB">
        <w:rPr>
          <w:lang w:val="en-AU"/>
        </w:rPr>
        <w:t xml:space="preserve">The last study that was prevalent </w:t>
      </w:r>
      <w:r w:rsidR="006235C0">
        <w:rPr>
          <w:noProof/>
          <w:lang w:val="en-AU"/>
        </w:rPr>
        <w:t>in</w:t>
      </w:r>
      <w:r w:rsidR="002C70AB">
        <w:rPr>
          <w:lang w:val="en-AU"/>
        </w:rPr>
        <w:t xml:space="preserve"> hospital</w:t>
      </w:r>
      <w:r w:rsidR="00CF4B98">
        <w:rPr>
          <w:lang w:val="en-AU"/>
        </w:rPr>
        <w:t>-</w:t>
      </w:r>
      <w:r w:rsidR="002C70AB">
        <w:rPr>
          <w:lang w:val="en-AU"/>
        </w:rPr>
        <w:t xml:space="preserve">acquired infections in Australia took place in 1984, which was more than three decades ago </w:t>
      </w:r>
      <w:r w:rsidR="002C70AB" w:rsidRPr="00801FCB">
        <w:rPr>
          <w:lang w:val="en-AU"/>
        </w:rPr>
        <w:fldChar w:fldCharType="begin"/>
      </w:r>
      <w:r w:rsidR="002C70AB" w:rsidRPr="00801FCB">
        <w:rPr>
          <w:lang w:val="en-AU"/>
        </w:rPr>
        <w:instrText xml:space="preserve"> ADDIN ZOTERO_ITEM CSL_CITATION {"citationID":"yjA5cESm","properties":{"formattedCitation":"(McLaws et al., 1988)","plainCitation":"(McLaws et al., 1988)","noteIndex":0},"citationItems":[{"id":"4psK5cfz/gzNVB4JE","uris":["http://zotero.org/users/local/0omESN17/items/UPATVCVV"],"uri":["http://zotero.org/users/local/0omESN17/items/UPATVCVV"],"itemData":{"id":766,"type":"article-journal","title":"The prevalence of nosocomial and community‐acquired infections in Australian hospitals","container-title":"Medical Journal of Australia","page":"582-590","volume":"149","issue":"11-12","author":[{"family":"McLaws","given":"Mary-Louise"},{"family":"Gold","given":"Julian"},{"family":"Irwig","given":"Les M."},{"family":"Berry","given":"Geoffrey"},{"family":"King","given":"Kathleen"}],"issued":{"date-parts":[["1988"]]}}}],"schema":"https://github.com/citation-style-language/schema/raw/master/csl-citation.json"} </w:instrText>
      </w:r>
      <w:r w:rsidR="002C70AB" w:rsidRPr="00801FCB">
        <w:rPr>
          <w:lang w:val="en-AU"/>
        </w:rPr>
        <w:fldChar w:fldCharType="separate"/>
      </w:r>
      <w:r w:rsidR="002C70AB" w:rsidRPr="00801FCB">
        <w:rPr>
          <w:rFonts w:ascii="Times New Roman" w:hAnsi="Times New Roman" w:cs="Times New Roman"/>
          <w:lang w:val="en-AU"/>
        </w:rPr>
        <w:t>(McLaws et al., 1988)</w:t>
      </w:r>
      <w:r w:rsidR="002C70AB" w:rsidRPr="00801FCB">
        <w:rPr>
          <w:lang w:val="en-AU"/>
        </w:rPr>
        <w:fldChar w:fldCharType="end"/>
      </w:r>
      <w:r w:rsidR="002C70AB" w:rsidRPr="00801FCB">
        <w:rPr>
          <w:lang w:val="en-AU"/>
        </w:rPr>
        <w:t>.</w:t>
      </w:r>
      <w:r w:rsidR="0062330F">
        <w:rPr>
          <w:lang w:val="en-AU"/>
        </w:rPr>
        <w:t xml:space="preserve"> Ever since then, there has not been a subsequent evidence-based estimate of the prevalence of hospital-acquired infections</w:t>
      </w:r>
      <w:r w:rsidR="00712211">
        <w:rPr>
          <w:lang w:val="en-AU"/>
        </w:rPr>
        <w:t xml:space="preserve"> in Australia. According to an unofficial estimate carried out in 2008, more than 200,000 hospital-acquired infections cases are reported annually. These numbers make it one of the most </w:t>
      </w:r>
      <w:r w:rsidR="005E501C">
        <w:rPr>
          <w:lang w:val="en-AU"/>
        </w:rPr>
        <w:t xml:space="preserve">common </w:t>
      </w:r>
      <w:r w:rsidR="005E501C" w:rsidRPr="006235C0">
        <w:rPr>
          <w:noProof/>
          <w:lang w:val="en-AU"/>
        </w:rPr>
        <w:t>complication</w:t>
      </w:r>
      <w:r w:rsidR="006235C0">
        <w:rPr>
          <w:noProof/>
          <w:lang w:val="en-AU"/>
        </w:rPr>
        <w:t>s</w:t>
      </w:r>
      <w:r w:rsidR="005E501C">
        <w:rPr>
          <w:lang w:val="en-AU"/>
        </w:rPr>
        <w:t xml:space="preserve"> which affects patients in a hospital</w:t>
      </w:r>
      <w:r w:rsidR="005E501C" w:rsidRPr="005E501C">
        <w:rPr>
          <w:rFonts w:ascii="Times New Roman" w:hAnsi="Times New Roman" w:cs="Times New Roman"/>
          <w:lang w:val="en-AU"/>
        </w:rPr>
        <w:t xml:space="preserve"> </w:t>
      </w:r>
      <w:r w:rsidR="005E501C" w:rsidRPr="00801FCB">
        <w:rPr>
          <w:rFonts w:ascii="Times New Roman" w:hAnsi="Times New Roman" w:cs="Times New Roman"/>
          <w:lang w:val="en-AU"/>
        </w:rPr>
        <w:t>Cruickshank et al., 2009)</w:t>
      </w:r>
      <w:r w:rsidR="005E501C">
        <w:rPr>
          <w:lang w:val="en-AU"/>
        </w:rPr>
        <w:t>.</w:t>
      </w:r>
    </w:p>
    <w:p w14:paraId="4DF7A727" w14:textId="74627C90" w:rsidR="007D5EE6" w:rsidRPr="00801FCB" w:rsidRDefault="0095049D" w:rsidP="005E501C">
      <w:pPr>
        <w:rPr>
          <w:lang w:val="en-AU"/>
        </w:rPr>
      </w:pPr>
      <w:r>
        <w:rPr>
          <w:lang w:val="en-AU"/>
        </w:rPr>
        <w:t xml:space="preserve">Given the advancement in the fields of technology, healthcare delivery, infection prevention and the various control initiatives necessary, the </w:t>
      </w:r>
      <w:r w:rsidR="00CF4B98">
        <w:rPr>
          <w:lang w:val="en-AU"/>
        </w:rPr>
        <w:t xml:space="preserve">study and research on the subject of hospital-acquired infections need to improve as well. </w:t>
      </w:r>
      <w:r w:rsidR="00AF451B">
        <w:rPr>
          <w:lang w:val="en-AU"/>
        </w:rPr>
        <w:t xml:space="preserve">It places a major barrier in infection control and prevention and needs to be addressed in an immediate manner, especially in a country like Australia </w:t>
      </w:r>
      <w:r w:rsidR="00AF451B">
        <w:rPr>
          <w:lang w:val="en-AU"/>
        </w:rPr>
        <w:fldChar w:fldCharType="begin"/>
      </w:r>
      <w:r w:rsidR="00AF451B">
        <w:rPr>
          <w:lang w:val="en-AU"/>
        </w:rPr>
        <w:instrText xml:space="preserve"> ADDIN ZOTERO_ITEM CSL_CITATION {"citationID":"eHdR8Sjo","properties":{"formattedCitation":"(Haque et al., 2018)","plainCitation":"(Haque et al., 2018)","noteIndex":0},"citationItems":[{"id":493,"uris":["http://zotero.org/users/local/5VyEEXyp/items/3QNFMEHK"],"uri":["http://zotero.org/users/local/5VyEEXyp/items/3QNFMEHK"],"itemData":{"id":493,"type":"article-journal","title":"Health care-associated infections–an overview","container-title":"Infection and drug resistance","page":"2321","volume":"11","author":[{"family":"Haque","given":"Mainul"},{"family":"Sartelli","given":"Massimo"},{"family":"McKimm","given":"Judy"},{"family":"Bakar","given":"Muhamad Abu"}],"issued":{"date-parts":[["2018"]]}}}],"schema":"https://github.com/citation-style-language/schema/raw/master/csl-citation.json"} </w:instrText>
      </w:r>
      <w:r w:rsidR="00AF451B">
        <w:rPr>
          <w:lang w:val="en-AU"/>
        </w:rPr>
        <w:fldChar w:fldCharType="separate"/>
      </w:r>
      <w:r w:rsidR="00AF451B" w:rsidRPr="00AF451B">
        <w:rPr>
          <w:rFonts w:ascii="Times New Roman" w:hAnsi="Times New Roman" w:cs="Times New Roman"/>
        </w:rPr>
        <w:t>(Haque et al., 2018)</w:t>
      </w:r>
      <w:r w:rsidR="00AF451B">
        <w:rPr>
          <w:lang w:val="en-AU"/>
        </w:rPr>
        <w:fldChar w:fldCharType="end"/>
      </w:r>
      <w:r w:rsidR="00AF451B">
        <w:rPr>
          <w:lang w:val="en-AU"/>
        </w:rPr>
        <w:t>.</w:t>
      </w:r>
    </w:p>
    <w:p w14:paraId="30D46327" w14:textId="77777777" w:rsidR="00FD0F93" w:rsidRPr="00801FCB" w:rsidRDefault="00FD0F93" w:rsidP="00E11F52">
      <w:pPr>
        <w:ind w:firstLine="0"/>
        <w:rPr>
          <w:lang w:val="en-AU"/>
        </w:rPr>
      </w:pPr>
    </w:p>
    <w:p w14:paraId="5EEC9CCB" w14:textId="77777777" w:rsidR="006E29EF" w:rsidRPr="00801FCB" w:rsidRDefault="006E29EF" w:rsidP="008408BA">
      <w:pPr>
        <w:pStyle w:val="Heading1"/>
        <w:rPr>
          <w:lang w:val="en-AU"/>
        </w:rPr>
      </w:pPr>
      <w:r w:rsidRPr="00801FCB">
        <w:rPr>
          <w:lang w:val="en-AU"/>
        </w:rPr>
        <w:t>Role of Effective Leadership in Infection Control</w:t>
      </w:r>
    </w:p>
    <w:p w14:paraId="02144D45" w14:textId="282D1079" w:rsidR="00533A34" w:rsidRDefault="006A286A" w:rsidP="00402A16">
      <w:pPr>
        <w:rPr>
          <w:lang w:val="en-AU"/>
        </w:rPr>
      </w:pPr>
      <w:r w:rsidRPr="00801FCB">
        <w:rPr>
          <w:lang w:val="en-AU"/>
        </w:rPr>
        <w:t xml:space="preserve">Leadership is widely considered to be vital for infection prevention and control (IPC). Its purpose is to maintain progress in the reduction of risks of healthcare-associated infections, especially those caused by antimicrobial-resistant organisms, and to achieve </w:t>
      </w:r>
      <w:r w:rsidR="00E11F52" w:rsidRPr="00801FCB">
        <w:rPr>
          <w:lang w:val="en-AU"/>
        </w:rPr>
        <w:t xml:space="preserve">continuous quality improvement </w:t>
      </w:r>
      <w:r w:rsidR="00E11F52" w:rsidRPr="00801FCB">
        <w:rPr>
          <w:lang w:val="en-AU"/>
        </w:rPr>
        <w:fldChar w:fldCharType="begin"/>
      </w:r>
      <w:r w:rsidR="00D72EA4" w:rsidRPr="00801FCB">
        <w:rPr>
          <w:lang w:val="en-AU"/>
        </w:rPr>
        <w:instrText xml:space="preserve"> ADDIN ZOTERO_ITEM CSL_CITATION {"citationID":"5bpeWJzP","properties":{"formattedCitation":"(WHO, 2015)","plainCitation":"(WHO, 2015)","noteIndex":0},"citationItems":[{"id":"4psK5cfz/2wz95Kyh","uris":["http://zotero.org/users/local/0omESN17/items/7CMA7S8Q"],"uri":["http://zotero.org/users/local/0omESN17/items/7CMA7S8Q"],"itemData":{"id":764,"type":"book","title":"World report on ageing and health - WHO","publisher":"World Health Organization","ISBN":"92-4-156504-7","author":[{"family":"WHO","given":""}],"issued":{"date-parts":[["2015"]]}}}],"schema":"https://github.com/citation-style-language/schema/raw/master/csl-citation.json"} </w:instrText>
      </w:r>
      <w:r w:rsidR="00E11F52" w:rsidRPr="00801FCB">
        <w:rPr>
          <w:lang w:val="en-AU"/>
        </w:rPr>
        <w:fldChar w:fldCharType="separate"/>
      </w:r>
      <w:r w:rsidR="00D72EA4" w:rsidRPr="00801FCB">
        <w:rPr>
          <w:rFonts w:ascii="Times New Roman" w:hAnsi="Times New Roman" w:cs="Times New Roman"/>
          <w:lang w:val="en-AU"/>
        </w:rPr>
        <w:t>(WHO, 2015)</w:t>
      </w:r>
      <w:r w:rsidR="00E11F52" w:rsidRPr="00801FCB">
        <w:rPr>
          <w:lang w:val="en-AU"/>
        </w:rPr>
        <w:fldChar w:fldCharType="end"/>
      </w:r>
      <w:r w:rsidR="00E11F52" w:rsidRPr="00801FCB">
        <w:rPr>
          <w:lang w:val="en-AU"/>
        </w:rPr>
        <w:t xml:space="preserve">. </w:t>
      </w:r>
      <w:r w:rsidR="005E501C">
        <w:rPr>
          <w:lang w:val="en-AU"/>
        </w:rPr>
        <w:t>In order to improve the preventive strategies at hand on a leadership level, l</w:t>
      </w:r>
      <w:r w:rsidR="00533A34" w:rsidRPr="00801FCB">
        <w:rPr>
          <w:lang w:val="en-AU"/>
        </w:rPr>
        <w:t xml:space="preserve">ink practitioner schemes are the most frequently used approaches to formal IPC leadership at the frontline. </w:t>
      </w:r>
      <w:r w:rsidR="005E501C">
        <w:rPr>
          <w:lang w:val="en-AU"/>
        </w:rPr>
        <w:t xml:space="preserve">This model focuses on </w:t>
      </w:r>
      <w:r w:rsidR="006235C0">
        <w:rPr>
          <w:lang w:val="en-AU"/>
        </w:rPr>
        <w:t xml:space="preserve">the </w:t>
      </w:r>
      <w:r w:rsidR="005E501C" w:rsidRPr="006235C0">
        <w:rPr>
          <w:noProof/>
          <w:lang w:val="en-AU"/>
        </w:rPr>
        <w:t>regular</w:t>
      </w:r>
      <w:r w:rsidR="005E501C">
        <w:rPr>
          <w:lang w:val="en-AU"/>
        </w:rPr>
        <w:t xml:space="preserve"> workforce, which includes nurses to take care </w:t>
      </w:r>
      <w:r w:rsidR="00B70178">
        <w:rPr>
          <w:lang w:val="en-AU"/>
        </w:rPr>
        <w:t xml:space="preserve">of infection prevention and control. Link Practitioners and relevant healthcare professionals such as nurses are often used </w:t>
      </w:r>
      <w:r w:rsidR="00D930D7">
        <w:rPr>
          <w:lang w:val="en-AU"/>
        </w:rPr>
        <w:t xml:space="preserve">by clinicians to improve upon the present as well as specific </w:t>
      </w:r>
      <w:r w:rsidR="00D930D7" w:rsidRPr="00801FCB">
        <w:rPr>
          <w:lang w:val="en-AU"/>
        </w:rPr>
        <w:t>IPC practices</w:t>
      </w:r>
      <w:r w:rsidR="00D930D7">
        <w:rPr>
          <w:lang w:val="en-AU"/>
        </w:rPr>
        <w:t xml:space="preserve">. These individuals are capable of finding solutions to local problems and are more than </w:t>
      </w:r>
      <w:r w:rsidR="00D930D7">
        <w:rPr>
          <w:lang w:val="en-AU"/>
        </w:rPr>
        <w:lastRenderedPageBreak/>
        <w:t xml:space="preserve">capable of championing </w:t>
      </w:r>
      <w:r w:rsidR="00AC2C63">
        <w:rPr>
          <w:lang w:val="en-AU"/>
        </w:rPr>
        <w:t>the various ways to enhance IPC on a national level. These tasks can be headed by nurses</w:t>
      </w:r>
      <w:r w:rsidR="006305B9">
        <w:rPr>
          <w:lang w:val="en-AU"/>
        </w:rPr>
        <w:t xml:space="preserve"> as champions that </w:t>
      </w:r>
      <w:r w:rsidR="006305B9" w:rsidRPr="006235C0">
        <w:rPr>
          <w:noProof/>
          <w:lang w:val="en-AU"/>
        </w:rPr>
        <w:t>lead</w:t>
      </w:r>
      <w:r w:rsidR="006235C0">
        <w:rPr>
          <w:noProof/>
          <w:lang w:val="en-AU"/>
        </w:rPr>
        <w:t xml:space="preserve"> to</w:t>
      </w:r>
      <w:r w:rsidR="006305B9">
        <w:rPr>
          <w:lang w:val="en-AU"/>
        </w:rPr>
        <w:t xml:space="preserve"> IPC initiatives</w:t>
      </w:r>
      <w:r w:rsidR="00AF451B">
        <w:rPr>
          <w:lang w:val="en-AU"/>
        </w:rPr>
        <w:t xml:space="preserve"> </w:t>
      </w:r>
      <w:r w:rsidR="00AF451B">
        <w:rPr>
          <w:lang w:val="en-AU"/>
        </w:rPr>
        <w:fldChar w:fldCharType="begin"/>
      </w:r>
      <w:r w:rsidR="00AF451B">
        <w:rPr>
          <w:lang w:val="en-AU"/>
        </w:rPr>
        <w:instrText xml:space="preserve"> ADDIN ZOTERO_ITEM CSL_CITATION {"citationID":"vS6G8XzZ","properties":{"formattedCitation":"(Dekker et al., 2019)","plainCitation":"(Dekker et al., 2019)","noteIndex":0},"citationItems":[{"id":494,"uris":["http://zotero.org/users/local/5VyEEXyp/items/HHITNXN6"],"uri":["http://zotero.org/users/local/5VyEEXyp/items/HHITNXN6"],"itemData":{"id":494,"type":"article-journal","title":"Infection control link nurses in acute care hospitals: a scoping review","container-title":"Antimicrobial Resistance &amp; Infection Control","page":"20","volume":"8","issue":"1","author":[{"family":"Dekker","given":"Mireille"},{"family":"Jongerden","given":"Irene P."},{"family":"Mansfeld","given":"Rosa","non-dropping-particle":"van"},{"family":"Ket","given":"Johannes CF"},{"family":"Werff","given":"Suzanne D.","non-dropping-particle":"van der"},{"family":"Vandenbroucke-Grauls","given":"Christina MJE"},{"family":"Bruijne","given":"Martine C.","non-dropping-particle":"de"}],"issued":{"date-parts":[["2019"]]}}}],"schema":"https://github.com/citation-style-language/schema/raw/master/csl-citation.json"} </w:instrText>
      </w:r>
      <w:r w:rsidR="00AF451B">
        <w:rPr>
          <w:lang w:val="en-AU"/>
        </w:rPr>
        <w:fldChar w:fldCharType="separate"/>
      </w:r>
      <w:r w:rsidR="00AF451B" w:rsidRPr="00AF451B">
        <w:rPr>
          <w:rFonts w:ascii="Times New Roman" w:hAnsi="Times New Roman" w:cs="Times New Roman"/>
        </w:rPr>
        <w:t>(Dekker et al., 2019)</w:t>
      </w:r>
      <w:r w:rsidR="00AF451B">
        <w:rPr>
          <w:lang w:val="en-AU"/>
        </w:rPr>
        <w:fldChar w:fldCharType="end"/>
      </w:r>
      <w:r w:rsidR="006305B9">
        <w:rPr>
          <w:lang w:val="en-AU"/>
        </w:rPr>
        <w:t>.</w:t>
      </w:r>
      <w:r w:rsidR="00402A16">
        <w:rPr>
          <w:lang w:val="en-AU"/>
        </w:rPr>
        <w:t xml:space="preserve"> </w:t>
      </w:r>
      <w:r w:rsidR="00533A34" w:rsidRPr="00801FCB">
        <w:rPr>
          <w:lang w:val="en-AU"/>
        </w:rPr>
        <w:t>They lead by setting good examples, powers of persuasion, enthusiasm</w:t>
      </w:r>
      <w:r w:rsidR="006235C0">
        <w:rPr>
          <w:lang w:val="en-AU"/>
        </w:rPr>
        <w:t>,</w:t>
      </w:r>
      <w:r w:rsidR="00533A34" w:rsidRPr="00801FCB">
        <w:rPr>
          <w:lang w:val="en-AU"/>
        </w:rPr>
        <w:t xml:space="preserve"> </w:t>
      </w:r>
      <w:r w:rsidR="00533A34" w:rsidRPr="006235C0">
        <w:rPr>
          <w:noProof/>
          <w:lang w:val="en-AU"/>
        </w:rPr>
        <w:t>and</w:t>
      </w:r>
      <w:r w:rsidR="00533A34" w:rsidRPr="00801FCB">
        <w:rPr>
          <w:lang w:val="en-AU"/>
        </w:rPr>
        <w:t xml:space="preserve"> ability to innovate. </w:t>
      </w:r>
      <w:r w:rsidR="00402A16">
        <w:rPr>
          <w:lang w:val="en-AU"/>
        </w:rPr>
        <w:t xml:space="preserve">A study </w:t>
      </w:r>
      <w:r w:rsidR="00533A34" w:rsidRPr="00801FCB">
        <w:rPr>
          <w:lang w:val="en-AU"/>
        </w:rPr>
        <w:t>demonstrated that champions were most successful in organizations where collaborative working with the IPC team was evident, indicating the importance of support when frontline workers assume IPC leadership roles</w:t>
      </w:r>
      <w:r w:rsidR="00F128BB">
        <w:rPr>
          <w:lang w:val="en-AU"/>
        </w:rPr>
        <w:t xml:space="preserve"> </w:t>
      </w:r>
      <w:r w:rsidR="00F128BB" w:rsidRPr="00801FCB">
        <w:rPr>
          <w:lang w:val="en-AU"/>
        </w:rPr>
        <w:fldChar w:fldCharType="begin"/>
      </w:r>
      <w:r w:rsidR="007524AA">
        <w:rPr>
          <w:lang w:val="en-AU"/>
        </w:rPr>
        <w:instrText xml:space="preserve"> ADDIN ZOTERO_ITEM CSL_CITATION {"citationID":"PdWeiJFM","properties":{"formattedCitation":"(WHO, 2015)","plainCitation":"(WHO, 2015)","noteIndex":0},"citationItems":[{"id":"4psK5cfz/2wz95Kyh","uris":["http://zotero.org/users/local/0omESN17/items/7CMA7S8Q"],"uri":["http://zotero.org/users/local/0omESN17/items/7CMA7S8Q"],"itemData":{"id":764,"type":"book","title":"World report on ageing and health - WHO","publisher":"World Health Organization","ISBN":"92-4-156504-7","author":[{"family":"WHO","given":""}],"issued":{"date-parts":[["2015"]]}}}],"schema":"https://github.com/citation-style-language/schema/raw/master/csl-citation.json"} </w:instrText>
      </w:r>
      <w:r w:rsidR="00F128BB" w:rsidRPr="00801FCB">
        <w:rPr>
          <w:lang w:val="en-AU"/>
        </w:rPr>
        <w:fldChar w:fldCharType="separate"/>
      </w:r>
      <w:r w:rsidR="00F128BB" w:rsidRPr="00801FCB">
        <w:rPr>
          <w:rFonts w:ascii="Times New Roman" w:hAnsi="Times New Roman" w:cs="Times New Roman"/>
          <w:lang w:val="en-AU"/>
        </w:rPr>
        <w:t>(WHO, 2015)</w:t>
      </w:r>
      <w:r w:rsidR="00F128BB" w:rsidRPr="00801FCB">
        <w:rPr>
          <w:lang w:val="en-AU"/>
        </w:rPr>
        <w:fldChar w:fldCharType="end"/>
      </w:r>
      <w:r w:rsidR="00533A34" w:rsidRPr="00801FCB">
        <w:rPr>
          <w:lang w:val="en-AU"/>
        </w:rPr>
        <w:t>.</w:t>
      </w:r>
    </w:p>
    <w:p w14:paraId="68C2DF48" w14:textId="77777777" w:rsidR="00402A16" w:rsidRDefault="00402A16" w:rsidP="005E501C">
      <w:pPr>
        <w:rPr>
          <w:lang w:val="en-AU"/>
        </w:rPr>
      </w:pPr>
    </w:p>
    <w:p w14:paraId="12B1FE8B" w14:textId="2FBE35D2" w:rsidR="00402A16" w:rsidRDefault="00402A16" w:rsidP="00402A16">
      <w:pPr>
        <w:pStyle w:val="Heading1"/>
        <w:rPr>
          <w:lang w:val="en-AU"/>
        </w:rPr>
      </w:pPr>
      <w:r>
        <w:rPr>
          <w:lang w:val="en-AU"/>
        </w:rPr>
        <w:t>Conclusion</w:t>
      </w:r>
    </w:p>
    <w:p w14:paraId="2F238066" w14:textId="78127AE1" w:rsidR="003620D2" w:rsidRPr="003620D2" w:rsidRDefault="003620D2" w:rsidP="003620D2">
      <w:pPr>
        <w:rPr>
          <w:lang w:val="en-AU"/>
        </w:rPr>
      </w:pPr>
      <w:r>
        <w:rPr>
          <w:lang w:val="en-AU"/>
        </w:rPr>
        <w:t>As a nursing student</w:t>
      </w:r>
      <w:r w:rsidR="00F128BB">
        <w:rPr>
          <w:lang w:val="en-AU"/>
        </w:rPr>
        <w:t xml:space="preserve">, especially given the position nurse practitioners hold in a medical setting, it is rather crucial that </w:t>
      </w:r>
      <w:r w:rsidR="00AB77AA">
        <w:rPr>
          <w:lang w:val="en-AU"/>
        </w:rPr>
        <w:t xml:space="preserve">nurse practitioners not only work on infection prevention and control on a personal </w:t>
      </w:r>
      <w:r w:rsidR="00AB77AA" w:rsidRPr="006235C0">
        <w:rPr>
          <w:noProof/>
          <w:lang w:val="en-AU"/>
        </w:rPr>
        <w:t>level</w:t>
      </w:r>
      <w:r w:rsidR="00AB77AA">
        <w:rPr>
          <w:lang w:val="en-AU"/>
        </w:rPr>
        <w:t xml:space="preserve"> but also motivate others to follow the protocols given</w:t>
      </w:r>
      <w:r w:rsidR="00AF451B">
        <w:rPr>
          <w:lang w:val="en-AU"/>
        </w:rPr>
        <w:t xml:space="preserve"> </w:t>
      </w:r>
      <w:r w:rsidR="00AF451B">
        <w:rPr>
          <w:lang w:val="en-AU"/>
        </w:rPr>
        <w:fldChar w:fldCharType="begin"/>
      </w:r>
      <w:r w:rsidR="00AF451B">
        <w:rPr>
          <w:lang w:val="en-AU"/>
        </w:rPr>
        <w:instrText xml:space="preserve"> ADDIN ZOTERO_ITEM CSL_CITATION {"citationID":"2K2j1Cnd","properties":{"formattedCitation":"(Dekker et al., 2019)","plainCitation":"(Dekker et al., 2019)","noteIndex":0},"citationItems":[{"id":494,"uris":["http://zotero.org/users/local/5VyEEXyp/items/HHITNXN6"],"uri":["http://zotero.org/users/local/5VyEEXyp/items/HHITNXN6"],"itemData":{"id":494,"type":"article-journal","title":"Infection control link nurses in acute care hospitals: a scoping review","container-title":"Antimicrobial Resistance &amp; Infection Control","page":"20","volume":"8","issue":"1","author":[{"family":"Dekker","given":"Mireille"},{"family":"Jongerden","given":"Irene P."},{"family":"Mansfeld","given":"Rosa","non-dropping-particle":"van"},{"family":"Ket","given":"Johannes CF"},{"family":"Werff","given":"Suzanne D.","non-dropping-particle":"van der"},{"family":"Vandenbroucke-Grauls","given":"Christina MJE"},{"family":"Bruijne","given":"Martine C.","non-dropping-particle":"de"}],"issued":{"date-parts":[["2019"]]}}}],"schema":"https://github.com/citation-style-language/schema/raw/master/csl-citation.json"} </w:instrText>
      </w:r>
      <w:r w:rsidR="00AF451B">
        <w:rPr>
          <w:lang w:val="en-AU"/>
        </w:rPr>
        <w:fldChar w:fldCharType="separate"/>
      </w:r>
      <w:r w:rsidR="00AF451B" w:rsidRPr="00AF451B">
        <w:rPr>
          <w:rFonts w:ascii="Times New Roman" w:hAnsi="Times New Roman" w:cs="Times New Roman"/>
        </w:rPr>
        <w:t>(Dekker et al., 2019)</w:t>
      </w:r>
      <w:r w:rsidR="00AF451B">
        <w:rPr>
          <w:lang w:val="en-AU"/>
        </w:rPr>
        <w:fldChar w:fldCharType="end"/>
      </w:r>
      <w:r w:rsidR="00AB77AA">
        <w:rPr>
          <w:lang w:val="en-AU"/>
        </w:rPr>
        <w:t xml:space="preserve">. This will not only </w:t>
      </w:r>
      <w:r w:rsidR="00AB77AA" w:rsidRPr="006235C0">
        <w:rPr>
          <w:noProof/>
          <w:lang w:val="en-AU"/>
        </w:rPr>
        <w:t>fulfi</w:t>
      </w:r>
      <w:r w:rsidR="006235C0">
        <w:rPr>
          <w:noProof/>
          <w:lang w:val="en-AU"/>
        </w:rPr>
        <w:t>l</w:t>
      </w:r>
      <w:r w:rsidR="00AB77AA" w:rsidRPr="006235C0">
        <w:rPr>
          <w:noProof/>
          <w:lang w:val="en-AU"/>
        </w:rPr>
        <w:t>l</w:t>
      </w:r>
      <w:r w:rsidR="00AB77AA">
        <w:rPr>
          <w:lang w:val="en-AU"/>
        </w:rPr>
        <w:t xml:space="preserve"> a nurse’s ethical and moral duty to look after the well-being of patients and the healthcare staff, b</w:t>
      </w:r>
      <w:r w:rsidR="00F96D8F">
        <w:rPr>
          <w:lang w:val="en-AU"/>
        </w:rPr>
        <w:t xml:space="preserve">ut it also saves </w:t>
      </w:r>
      <w:r w:rsidR="00F96D8F" w:rsidRPr="006235C0">
        <w:rPr>
          <w:noProof/>
          <w:lang w:val="en-AU"/>
        </w:rPr>
        <w:t>li</w:t>
      </w:r>
      <w:r w:rsidR="006235C0">
        <w:rPr>
          <w:noProof/>
          <w:lang w:val="en-AU"/>
        </w:rPr>
        <w:t>ves</w:t>
      </w:r>
      <w:r w:rsidR="00F96D8F">
        <w:rPr>
          <w:lang w:val="en-AU"/>
        </w:rPr>
        <w:t>, which is ultimately what the medical profession is all about.</w:t>
      </w:r>
    </w:p>
    <w:p w14:paraId="5FE50796" w14:textId="4B12FC5B" w:rsidR="00FD0F93" w:rsidRPr="00801FCB" w:rsidRDefault="00D72EA4" w:rsidP="008408BA">
      <w:pPr>
        <w:pStyle w:val="Heading1"/>
        <w:rPr>
          <w:lang w:val="en-AU"/>
        </w:rPr>
      </w:pPr>
      <w:r w:rsidRPr="00801FCB">
        <w:rPr>
          <w:lang w:val="en-AU"/>
        </w:rPr>
        <w:br w:type="column"/>
      </w:r>
      <w:r w:rsidRPr="006235C0">
        <w:rPr>
          <w:noProof/>
          <w:lang w:val="en-AU"/>
        </w:rPr>
        <w:lastRenderedPageBreak/>
        <w:t>Bibl</w:t>
      </w:r>
      <w:r w:rsidR="006235C0">
        <w:rPr>
          <w:noProof/>
          <w:lang w:val="en-AU"/>
        </w:rPr>
        <w:t>i</w:t>
      </w:r>
      <w:r w:rsidRPr="006235C0">
        <w:rPr>
          <w:noProof/>
          <w:lang w:val="en-AU"/>
        </w:rPr>
        <w:t>ography</w:t>
      </w:r>
    </w:p>
    <w:bookmarkStart w:id="0" w:name="_GoBack"/>
    <w:p w14:paraId="7A484686" w14:textId="77777777" w:rsidR="00AF451B" w:rsidRPr="00AF451B" w:rsidRDefault="00DC0C34" w:rsidP="00AF451B">
      <w:pPr>
        <w:pStyle w:val="Bibliography"/>
        <w:spacing w:line="480" w:lineRule="auto"/>
      </w:pPr>
      <w:r w:rsidRPr="00801FCB">
        <w:rPr>
          <w:lang w:val="en-AU"/>
        </w:rPr>
        <w:fldChar w:fldCharType="begin"/>
      </w:r>
      <w:r w:rsidR="00D72EA4" w:rsidRPr="00801FCB">
        <w:rPr>
          <w:lang w:val="en-AU"/>
        </w:rPr>
        <w:instrText xml:space="preserve"> ADDIN ZOTERO_BIBL {"uncited":[],"omitted":[],"custom":[]} CSL_BIBLIOGRAPHY </w:instrText>
      </w:r>
      <w:r w:rsidRPr="00801FCB">
        <w:rPr>
          <w:lang w:val="en-AU"/>
        </w:rPr>
        <w:fldChar w:fldCharType="separate"/>
      </w:r>
      <w:proofErr w:type="spellStart"/>
      <w:r w:rsidR="00AF451B" w:rsidRPr="00AF451B">
        <w:t>Chavali</w:t>
      </w:r>
      <w:proofErr w:type="spellEnd"/>
      <w:r w:rsidR="00AF451B" w:rsidRPr="00AF451B">
        <w:t>, S., Menon, V., Shukla, U., 2014. Hand hygiene compliance among healthcare workers in an accredited tertiary care hospital. Indian J. Crit. Care Med. Peer-Rev. Off. Publ. Indian Soc. Crit. Care Med. 18, 689.</w:t>
      </w:r>
    </w:p>
    <w:p w14:paraId="41C67F23" w14:textId="77777777" w:rsidR="00AF451B" w:rsidRPr="00AF451B" w:rsidRDefault="00AF451B" w:rsidP="00AF451B">
      <w:pPr>
        <w:pStyle w:val="Bibliography"/>
        <w:spacing w:line="480" w:lineRule="auto"/>
      </w:pPr>
      <w:r w:rsidRPr="00AF451B">
        <w:t xml:space="preserve">Dekker, M., </w:t>
      </w:r>
      <w:proofErr w:type="spellStart"/>
      <w:r w:rsidRPr="00AF451B">
        <w:t>Jongerden</w:t>
      </w:r>
      <w:proofErr w:type="spellEnd"/>
      <w:r w:rsidRPr="00AF451B">
        <w:t xml:space="preserve">, I.P., van </w:t>
      </w:r>
      <w:proofErr w:type="spellStart"/>
      <w:r w:rsidRPr="00AF451B">
        <w:t>Mansfeld</w:t>
      </w:r>
      <w:proofErr w:type="spellEnd"/>
      <w:r w:rsidRPr="00AF451B">
        <w:t xml:space="preserve">, R., </w:t>
      </w:r>
      <w:proofErr w:type="spellStart"/>
      <w:r w:rsidRPr="00AF451B">
        <w:t>Ket</w:t>
      </w:r>
      <w:proofErr w:type="spellEnd"/>
      <w:r w:rsidRPr="00AF451B">
        <w:t xml:space="preserve">, J.C., van der </w:t>
      </w:r>
      <w:proofErr w:type="spellStart"/>
      <w:r w:rsidRPr="00AF451B">
        <w:t>Werff</w:t>
      </w:r>
      <w:proofErr w:type="spellEnd"/>
      <w:r w:rsidRPr="00AF451B">
        <w:t xml:space="preserve">, S.D., </w:t>
      </w:r>
      <w:proofErr w:type="spellStart"/>
      <w:r w:rsidRPr="00AF451B">
        <w:t>Vandenbroucke-Grauls</w:t>
      </w:r>
      <w:proofErr w:type="spellEnd"/>
      <w:r w:rsidRPr="00AF451B">
        <w:t xml:space="preserve">, C.M., de </w:t>
      </w:r>
      <w:proofErr w:type="spellStart"/>
      <w:r w:rsidRPr="00AF451B">
        <w:t>Bruijne</w:t>
      </w:r>
      <w:proofErr w:type="spellEnd"/>
      <w:r w:rsidRPr="00AF451B">
        <w:t xml:space="preserve">, M.C., 2019. Infection control link nurses in acute care hospitals: a scoping review. </w:t>
      </w:r>
      <w:proofErr w:type="spellStart"/>
      <w:r w:rsidRPr="00AF451B">
        <w:t>Antimicrob</w:t>
      </w:r>
      <w:proofErr w:type="spellEnd"/>
      <w:r w:rsidRPr="00AF451B">
        <w:t>. Resist. Infect. Control 8, 20.</w:t>
      </w:r>
    </w:p>
    <w:p w14:paraId="77083050" w14:textId="77777777" w:rsidR="00AF451B" w:rsidRPr="00AF451B" w:rsidRDefault="00AF451B" w:rsidP="00AF451B">
      <w:pPr>
        <w:pStyle w:val="Bibliography"/>
        <w:spacing w:line="480" w:lineRule="auto"/>
      </w:pPr>
      <w:proofErr w:type="spellStart"/>
      <w:r w:rsidRPr="00AF451B">
        <w:t>Gandra</w:t>
      </w:r>
      <w:proofErr w:type="spellEnd"/>
      <w:r w:rsidRPr="00AF451B">
        <w:t>, S., Ellison III, R.T., 2014. Modern trends in infection control practices in intensive care units. J. Intensive Care Med. 29, 311–326.</w:t>
      </w:r>
    </w:p>
    <w:p w14:paraId="10325BA9" w14:textId="77777777" w:rsidR="00AF451B" w:rsidRPr="00AF451B" w:rsidRDefault="00AF451B" w:rsidP="00AF451B">
      <w:pPr>
        <w:pStyle w:val="Bibliography"/>
        <w:spacing w:line="480" w:lineRule="auto"/>
      </w:pPr>
      <w:r w:rsidRPr="00AF451B">
        <w:t xml:space="preserve">Godfrey, C., Schouten, J.T., 2014. Infection control best practices in clinical research in resource-limited settings. J. </w:t>
      </w:r>
      <w:proofErr w:type="spellStart"/>
      <w:r w:rsidRPr="00AF451B">
        <w:t>Acquir</w:t>
      </w:r>
      <w:proofErr w:type="spellEnd"/>
      <w:r w:rsidRPr="00AF451B">
        <w:t xml:space="preserve">. Immune </w:t>
      </w:r>
      <w:proofErr w:type="spellStart"/>
      <w:r w:rsidRPr="00AF451B">
        <w:t>Defic</w:t>
      </w:r>
      <w:proofErr w:type="spellEnd"/>
      <w:r w:rsidRPr="00AF451B">
        <w:t xml:space="preserve">. </w:t>
      </w:r>
      <w:proofErr w:type="spellStart"/>
      <w:r w:rsidRPr="00AF451B">
        <w:t>Syndr</w:t>
      </w:r>
      <w:proofErr w:type="spellEnd"/>
      <w:r w:rsidRPr="00AF451B">
        <w:t>. 1999 65, S15.</w:t>
      </w:r>
    </w:p>
    <w:p w14:paraId="76F319C3" w14:textId="77777777" w:rsidR="00AF451B" w:rsidRPr="00AF451B" w:rsidRDefault="00AF451B" w:rsidP="00AF451B">
      <w:pPr>
        <w:pStyle w:val="Bibliography"/>
        <w:spacing w:line="480" w:lineRule="auto"/>
      </w:pPr>
      <w:r w:rsidRPr="00AF451B">
        <w:t xml:space="preserve">Haque, M., </w:t>
      </w:r>
      <w:proofErr w:type="spellStart"/>
      <w:r w:rsidRPr="00AF451B">
        <w:t>Sartelli</w:t>
      </w:r>
      <w:proofErr w:type="spellEnd"/>
      <w:r w:rsidRPr="00AF451B">
        <w:t xml:space="preserve">, M., </w:t>
      </w:r>
      <w:proofErr w:type="spellStart"/>
      <w:r w:rsidRPr="00AF451B">
        <w:t>McKimm</w:t>
      </w:r>
      <w:proofErr w:type="spellEnd"/>
      <w:r w:rsidRPr="00AF451B">
        <w:t>, J., Bakar, M.A., 2018. Health care-associated infections–an overview. Infect. Drug Resist. 11, 2321.</w:t>
      </w:r>
    </w:p>
    <w:p w14:paraId="673056F5" w14:textId="77777777" w:rsidR="00AF451B" w:rsidRPr="00AF451B" w:rsidRDefault="00AF451B" w:rsidP="00AF451B">
      <w:pPr>
        <w:pStyle w:val="Bibliography"/>
        <w:spacing w:line="480" w:lineRule="auto"/>
      </w:pPr>
      <w:r w:rsidRPr="00AF451B">
        <w:t xml:space="preserve">Hsu, Y.-J., </w:t>
      </w:r>
      <w:proofErr w:type="spellStart"/>
      <w:r w:rsidRPr="00AF451B">
        <w:t>Marsteller</w:t>
      </w:r>
      <w:proofErr w:type="spellEnd"/>
      <w:r w:rsidRPr="00AF451B">
        <w:t>, J.A., 2016. Influence of the Comprehensive Unit–based Safety Program in ICUs: evidence from the Keystone ICU project. Am. J. Med. Qual. 31, 349–357.</w:t>
      </w:r>
    </w:p>
    <w:p w14:paraId="4484DE6E" w14:textId="77777777" w:rsidR="00AF451B" w:rsidRPr="00AF451B" w:rsidRDefault="00AF451B" w:rsidP="00AF451B">
      <w:pPr>
        <w:pStyle w:val="Bibliography"/>
        <w:spacing w:line="480" w:lineRule="auto"/>
      </w:pPr>
      <w:r w:rsidRPr="00AF451B">
        <w:t xml:space="preserve">Marcoux, V., Chouinard, M.-C., </w:t>
      </w:r>
      <w:proofErr w:type="spellStart"/>
      <w:r w:rsidRPr="00AF451B">
        <w:t>Diadiou</w:t>
      </w:r>
      <w:proofErr w:type="spellEnd"/>
      <w:r w:rsidRPr="00AF451B">
        <w:t xml:space="preserve">, F., Dufour, I., </w:t>
      </w:r>
      <w:proofErr w:type="spellStart"/>
      <w:r w:rsidRPr="00AF451B">
        <w:t>Hudon</w:t>
      </w:r>
      <w:proofErr w:type="spellEnd"/>
      <w:r w:rsidRPr="00AF451B">
        <w:t xml:space="preserve">, C., 2017. Screening tools to identify patients with complex health needs at risk of high use of health care services: A scoping review. </w:t>
      </w:r>
      <w:proofErr w:type="spellStart"/>
      <w:r w:rsidRPr="00AF451B">
        <w:t>PloS</w:t>
      </w:r>
      <w:proofErr w:type="spellEnd"/>
      <w:r w:rsidRPr="00AF451B">
        <w:t xml:space="preserve"> One 12, e0188663.</w:t>
      </w:r>
    </w:p>
    <w:p w14:paraId="3855EB3E" w14:textId="77777777" w:rsidR="00AF451B" w:rsidRPr="00AF451B" w:rsidRDefault="00AF451B" w:rsidP="00AF451B">
      <w:pPr>
        <w:pStyle w:val="Bibliography"/>
        <w:spacing w:line="480" w:lineRule="auto"/>
      </w:pPr>
      <w:proofErr w:type="spellStart"/>
      <w:r w:rsidRPr="00AF451B">
        <w:t>McLaws</w:t>
      </w:r>
      <w:proofErr w:type="spellEnd"/>
      <w:r w:rsidRPr="00AF451B">
        <w:t xml:space="preserve">, M.-L., Gold, J., </w:t>
      </w:r>
      <w:proofErr w:type="spellStart"/>
      <w:r w:rsidRPr="00AF451B">
        <w:t>Irwig</w:t>
      </w:r>
      <w:proofErr w:type="spellEnd"/>
      <w:r w:rsidRPr="00AF451B">
        <w:t>, L.M., Berry, G., King, K., 1988. The prevalence of nosocomial and community</w:t>
      </w:r>
      <w:r w:rsidRPr="00AF451B">
        <w:rPr>
          <w:rFonts w:ascii="Cambria Math" w:hAnsi="Cambria Math" w:cs="Cambria Math"/>
        </w:rPr>
        <w:t>‐</w:t>
      </w:r>
      <w:r w:rsidRPr="00AF451B">
        <w:t>acquired infections in Australian hospitals. Med. J. Aust. 149, 582</w:t>
      </w:r>
      <w:r w:rsidRPr="00AF451B">
        <w:rPr>
          <w:rFonts w:ascii="Times New Roman" w:hAnsi="Times New Roman" w:cs="Times New Roman"/>
        </w:rPr>
        <w:t>–</w:t>
      </w:r>
      <w:r w:rsidRPr="00AF451B">
        <w:t>590.</w:t>
      </w:r>
    </w:p>
    <w:p w14:paraId="532E75BA" w14:textId="77777777" w:rsidR="00AF451B" w:rsidRPr="00AF451B" w:rsidRDefault="00AF451B" w:rsidP="00AF451B">
      <w:pPr>
        <w:pStyle w:val="Bibliography"/>
        <w:spacing w:line="480" w:lineRule="auto"/>
      </w:pPr>
      <w:r w:rsidRPr="00AF451B">
        <w:t xml:space="preserve">Mehta, Y., Gupta, A., </w:t>
      </w:r>
      <w:proofErr w:type="spellStart"/>
      <w:r w:rsidRPr="00AF451B">
        <w:t>Todi</w:t>
      </w:r>
      <w:proofErr w:type="spellEnd"/>
      <w:r w:rsidRPr="00AF451B">
        <w:t xml:space="preserve">, S., </w:t>
      </w:r>
      <w:proofErr w:type="spellStart"/>
      <w:r w:rsidRPr="00AF451B">
        <w:t>Myatra</w:t>
      </w:r>
      <w:proofErr w:type="spellEnd"/>
      <w:r w:rsidRPr="00AF451B">
        <w:t xml:space="preserve">, S., </w:t>
      </w:r>
      <w:proofErr w:type="spellStart"/>
      <w:r w:rsidRPr="00AF451B">
        <w:t>Samaddar</w:t>
      </w:r>
      <w:proofErr w:type="spellEnd"/>
      <w:r w:rsidRPr="00AF451B">
        <w:t xml:space="preserve">, D.P., Patil, V., Bhattacharya, P.K., </w:t>
      </w:r>
      <w:proofErr w:type="spellStart"/>
      <w:r w:rsidRPr="00AF451B">
        <w:t>Ramasubban</w:t>
      </w:r>
      <w:proofErr w:type="spellEnd"/>
      <w:r w:rsidRPr="00AF451B">
        <w:t xml:space="preserve">, S., 2014. Guidelines for prevention of hospital acquired infections. Indian </w:t>
      </w:r>
      <w:r w:rsidRPr="00AF451B">
        <w:lastRenderedPageBreak/>
        <w:t>J. Crit. Care Med. Peer-Rev. Off. Publ. Indian Soc. Crit. Care Med. 18, 149–163. https://doi.org/10.4103/0972-5229.128705</w:t>
      </w:r>
    </w:p>
    <w:p w14:paraId="38672FFF" w14:textId="77777777" w:rsidR="00AF451B" w:rsidRPr="00AF451B" w:rsidRDefault="00AF451B" w:rsidP="00AF451B">
      <w:pPr>
        <w:pStyle w:val="Bibliography"/>
        <w:spacing w:line="480" w:lineRule="auto"/>
      </w:pPr>
      <w:r w:rsidRPr="00AF451B">
        <w:t>Nordqvist, C., 2017. Infection: Types, causes, and differences [WWW Document]. Med. News Today. URL https://www.medicalnewstoday.com/articles/196271.php (accessed 8.8.19).</w:t>
      </w:r>
    </w:p>
    <w:p w14:paraId="69A911CA" w14:textId="77777777" w:rsidR="00AF451B" w:rsidRPr="00AF451B" w:rsidRDefault="00AF451B" w:rsidP="00AF451B">
      <w:pPr>
        <w:pStyle w:val="Bibliography"/>
        <w:spacing w:line="480" w:lineRule="auto"/>
      </w:pPr>
      <w:proofErr w:type="spellStart"/>
      <w:r w:rsidRPr="00AF451B">
        <w:t>Petek</w:t>
      </w:r>
      <w:proofErr w:type="spellEnd"/>
      <w:r w:rsidRPr="00AF451B">
        <w:t xml:space="preserve">, D., </w:t>
      </w:r>
      <w:proofErr w:type="spellStart"/>
      <w:r w:rsidRPr="00AF451B">
        <w:t>Kamnik</w:t>
      </w:r>
      <w:proofErr w:type="spellEnd"/>
      <w:r w:rsidRPr="00AF451B">
        <w:t>-Jug, K., 2018. Motivators and barriers to vaccination of health professionals against seasonal influenza in primary healthcare. BMC Health Serv. Res. 18, 853.</w:t>
      </w:r>
    </w:p>
    <w:p w14:paraId="161C6F84" w14:textId="77777777" w:rsidR="00AF451B" w:rsidRPr="00AF451B" w:rsidRDefault="00AF451B" w:rsidP="00AF451B">
      <w:pPr>
        <w:pStyle w:val="Bibliography"/>
        <w:spacing w:line="480" w:lineRule="auto"/>
      </w:pPr>
      <w:r w:rsidRPr="00AF451B">
        <w:t xml:space="preserve">Quinn, M.M., </w:t>
      </w:r>
      <w:proofErr w:type="spellStart"/>
      <w:r w:rsidRPr="00AF451B">
        <w:t>Henneberger</w:t>
      </w:r>
      <w:proofErr w:type="spellEnd"/>
      <w:r w:rsidRPr="00AF451B">
        <w:t xml:space="preserve">, P.K., Braun, B., </w:t>
      </w:r>
      <w:proofErr w:type="spellStart"/>
      <w:r w:rsidRPr="00AF451B">
        <w:t>Delclos</w:t>
      </w:r>
      <w:proofErr w:type="spellEnd"/>
      <w:r w:rsidRPr="00AF451B">
        <w:t xml:space="preserve">, G.L., Fagan, K., Huang, V., Knaack, J.L., </w:t>
      </w:r>
      <w:proofErr w:type="spellStart"/>
      <w:r w:rsidRPr="00AF451B">
        <w:t>Kusek</w:t>
      </w:r>
      <w:proofErr w:type="spellEnd"/>
      <w:r w:rsidRPr="00AF451B">
        <w:t xml:space="preserve">, L., Lee, S.-J., Le </w:t>
      </w:r>
      <w:proofErr w:type="spellStart"/>
      <w:r w:rsidRPr="00AF451B">
        <w:t>Moual</w:t>
      </w:r>
      <w:proofErr w:type="spellEnd"/>
      <w:r w:rsidRPr="00AF451B">
        <w:t>, N., 2015. Cleaning and disinfecting environmental surfaces in health care: toward an integrated framework for infection and occupational illness prevention. Am. J. Infect. Control 43, 424–434.</w:t>
      </w:r>
    </w:p>
    <w:p w14:paraId="5BEEDB77" w14:textId="77777777" w:rsidR="00AF451B" w:rsidRPr="00AF451B" w:rsidRDefault="00AF451B" w:rsidP="00AF451B">
      <w:pPr>
        <w:pStyle w:val="Bibliography"/>
        <w:spacing w:line="480" w:lineRule="auto"/>
      </w:pPr>
      <w:r w:rsidRPr="00AF451B">
        <w:t>Salem, O.A., 2019. Knowledge and Practices of Nurses in Infection Prevention and Control within a Tertiary Care Hospital. Ann. Med. Health Sci. Res.</w:t>
      </w:r>
    </w:p>
    <w:p w14:paraId="75664D21" w14:textId="77777777" w:rsidR="00AF451B" w:rsidRPr="00AF451B" w:rsidRDefault="00AF451B" w:rsidP="00AF451B">
      <w:pPr>
        <w:pStyle w:val="Bibliography"/>
        <w:spacing w:line="480" w:lineRule="auto"/>
      </w:pPr>
      <w:r w:rsidRPr="00AF451B">
        <w:t>Sutton, E., Brewster, L., Tarrant, C., 2019. Making infection prevention and control everyone’s business? Hospital staff views on patient involvement. Health Expect.</w:t>
      </w:r>
    </w:p>
    <w:p w14:paraId="70A9D037" w14:textId="77777777" w:rsidR="00AF451B" w:rsidRPr="00AF451B" w:rsidRDefault="00AF451B" w:rsidP="00AF451B">
      <w:pPr>
        <w:pStyle w:val="Bibliography"/>
        <w:spacing w:line="480" w:lineRule="auto"/>
      </w:pPr>
      <w:proofErr w:type="spellStart"/>
      <w:r w:rsidRPr="00AF451B">
        <w:t>Tartari</w:t>
      </w:r>
      <w:proofErr w:type="spellEnd"/>
      <w:r w:rsidRPr="00AF451B">
        <w:t xml:space="preserve">, E., </w:t>
      </w:r>
      <w:proofErr w:type="spellStart"/>
      <w:r w:rsidRPr="00AF451B">
        <w:t>Weterings</w:t>
      </w:r>
      <w:proofErr w:type="spellEnd"/>
      <w:r w:rsidRPr="00AF451B">
        <w:t xml:space="preserve">, V., </w:t>
      </w:r>
      <w:proofErr w:type="spellStart"/>
      <w:r w:rsidRPr="00AF451B">
        <w:t>Gastmeier</w:t>
      </w:r>
      <w:proofErr w:type="spellEnd"/>
      <w:r w:rsidRPr="00AF451B">
        <w:t xml:space="preserve">, P., </w:t>
      </w:r>
      <w:proofErr w:type="spellStart"/>
      <w:r w:rsidRPr="00AF451B">
        <w:t>Baño</w:t>
      </w:r>
      <w:proofErr w:type="spellEnd"/>
      <w:r w:rsidRPr="00AF451B">
        <w:t xml:space="preserve">, J.R., Widmer, A., </w:t>
      </w:r>
      <w:proofErr w:type="spellStart"/>
      <w:r w:rsidRPr="00AF451B">
        <w:t>Kluytmans</w:t>
      </w:r>
      <w:proofErr w:type="spellEnd"/>
      <w:r w:rsidRPr="00AF451B">
        <w:t xml:space="preserve">, J., Voss, A., 2017. Patient engagement with surgical site infection prevention: an expert panel perspective. </w:t>
      </w:r>
      <w:proofErr w:type="spellStart"/>
      <w:r w:rsidRPr="00AF451B">
        <w:t>Antimicrob</w:t>
      </w:r>
      <w:proofErr w:type="spellEnd"/>
      <w:r w:rsidRPr="00AF451B">
        <w:t>. Resist. Infect. Control 6, 45.</w:t>
      </w:r>
    </w:p>
    <w:p w14:paraId="3DA5B71B" w14:textId="77777777" w:rsidR="00AF451B" w:rsidRPr="00AF451B" w:rsidRDefault="00AF451B" w:rsidP="00AF451B">
      <w:pPr>
        <w:pStyle w:val="Bibliography"/>
        <w:spacing w:line="480" w:lineRule="auto"/>
      </w:pPr>
      <w:r w:rsidRPr="00AF451B">
        <w:t>WHO, 2018. WHO | Infection prevention and control [WWW Document]. WHO. URL http://www.who.int/infection-prevention/about/ipc/en/ (accessed 8.8.19).</w:t>
      </w:r>
    </w:p>
    <w:p w14:paraId="196E5AA8" w14:textId="77777777" w:rsidR="00AF451B" w:rsidRPr="00AF451B" w:rsidRDefault="00AF451B" w:rsidP="00AF451B">
      <w:pPr>
        <w:pStyle w:val="Bibliography"/>
        <w:spacing w:line="480" w:lineRule="auto"/>
      </w:pPr>
      <w:r w:rsidRPr="00AF451B">
        <w:t>WHO, 2015. World report on ageing and health - WHO. World Health Organization.</w:t>
      </w:r>
    </w:p>
    <w:p w14:paraId="39989C53" w14:textId="77777777" w:rsidR="00AF451B" w:rsidRPr="00AF451B" w:rsidRDefault="00AF451B" w:rsidP="00AF451B">
      <w:pPr>
        <w:pStyle w:val="Bibliography"/>
        <w:spacing w:line="480" w:lineRule="auto"/>
      </w:pPr>
      <w:proofErr w:type="spellStart"/>
      <w:r w:rsidRPr="00AF451B">
        <w:t>Yokoe</w:t>
      </w:r>
      <w:proofErr w:type="spellEnd"/>
      <w:r w:rsidRPr="00AF451B">
        <w:t xml:space="preserve">, D.S., Anderson, D.J., </w:t>
      </w:r>
      <w:proofErr w:type="spellStart"/>
      <w:r w:rsidRPr="00AF451B">
        <w:t>Berenholtz</w:t>
      </w:r>
      <w:proofErr w:type="spellEnd"/>
      <w:r w:rsidRPr="00AF451B">
        <w:t xml:space="preserve">, S.M., Calfee, D.P., </w:t>
      </w:r>
      <w:proofErr w:type="spellStart"/>
      <w:r w:rsidRPr="00AF451B">
        <w:t>Dubberke</w:t>
      </w:r>
      <w:proofErr w:type="spellEnd"/>
      <w:r w:rsidRPr="00AF451B">
        <w:t xml:space="preserve">, E.R., </w:t>
      </w:r>
      <w:proofErr w:type="spellStart"/>
      <w:r w:rsidRPr="00AF451B">
        <w:t>Eilingson</w:t>
      </w:r>
      <w:proofErr w:type="spellEnd"/>
      <w:r w:rsidRPr="00AF451B">
        <w:t xml:space="preserve">, K.D., </w:t>
      </w:r>
      <w:proofErr w:type="spellStart"/>
      <w:r w:rsidRPr="00AF451B">
        <w:t>Gerding</w:t>
      </w:r>
      <w:proofErr w:type="spellEnd"/>
      <w:r w:rsidRPr="00AF451B">
        <w:t xml:space="preserve">, D.N., Haas, J.P., Kaye, K.S., </w:t>
      </w:r>
      <w:proofErr w:type="spellStart"/>
      <w:r w:rsidRPr="00AF451B">
        <w:t>Klompas</w:t>
      </w:r>
      <w:proofErr w:type="spellEnd"/>
      <w:r w:rsidRPr="00AF451B">
        <w:t xml:space="preserve">, M., 2014. A compendium of strategies to </w:t>
      </w:r>
      <w:r w:rsidRPr="00AF451B">
        <w:lastRenderedPageBreak/>
        <w:t>prevent healthcare-associated infections in acute care hospitals: 2014 updates. Infect. Control Hosp. Epidemiol. 35, S21–S31.</w:t>
      </w:r>
    </w:p>
    <w:p w14:paraId="73B7E306" w14:textId="79CFBE9E" w:rsidR="00DC0C34" w:rsidRPr="00801FCB" w:rsidRDefault="00DC0C34" w:rsidP="00AF451B">
      <w:pPr>
        <w:rPr>
          <w:lang w:val="en-AU"/>
        </w:rPr>
      </w:pPr>
      <w:r w:rsidRPr="00801FCB">
        <w:rPr>
          <w:lang w:val="en-AU"/>
        </w:rPr>
        <w:fldChar w:fldCharType="end"/>
      </w:r>
      <w:bookmarkEnd w:id="0"/>
    </w:p>
    <w:sectPr w:rsidR="00DC0C34" w:rsidRPr="00801FCB">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219528" w14:textId="77777777" w:rsidR="002959CC" w:rsidRDefault="002959CC">
      <w:pPr>
        <w:spacing w:line="240" w:lineRule="auto"/>
      </w:pPr>
      <w:r>
        <w:separator/>
      </w:r>
    </w:p>
    <w:p w14:paraId="4E63E510" w14:textId="77777777" w:rsidR="002959CC" w:rsidRDefault="002959CC"/>
  </w:endnote>
  <w:endnote w:type="continuationSeparator" w:id="0">
    <w:p w14:paraId="5DC56318" w14:textId="77777777" w:rsidR="002959CC" w:rsidRDefault="002959CC">
      <w:pPr>
        <w:spacing w:line="240" w:lineRule="auto"/>
      </w:pPr>
      <w:r>
        <w:continuationSeparator/>
      </w:r>
    </w:p>
    <w:p w14:paraId="78776B81" w14:textId="77777777" w:rsidR="002959CC" w:rsidRDefault="002959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64B691" w14:textId="77777777" w:rsidR="002959CC" w:rsidRDefault="002959CC">
      <w:pPr>
        <w:spacing w:line="240" w:lineRule="auto"/>
      </w:pPr>
      <w:r>
        <w:separator/>
      </w:r>
    </w:p>
    <w:p w14:paraId="39BCA9C0" w14:textId="77777777" w:rsidR="002959CC" w:rsidRDefault="002959CC"/>
  </w:footnote>
  <w:footnote w:type="continuationSeparator" w:id="0">
    <w:p w14:paraId="5915C54E" w14:textId="77777777" w:rsidR="002959CC" w:rsidRDefault="002959CC">
      <w:pPr>
        <w:spacing w:line="240" w:lineRule="auto"/>
      </w:pPr>
      <w:r>
        <w:continuationSeparator/>
      </w:r>
    </w:p>
    <w:p w14:paraId="333F3075" w14:textId="77777777" w:rsidR="002959CC" w:rsidRDefault="002959C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88493" w14:textId="5EE9D0BE" w:rsidR="00E81978" w:rsidRDefault="008408BA" w:rsidP="00FB25A0">
    <w:pPr>
      <w:pStyle w:val="Header"/>
      <w:jc w:val="right"/>
    </w:pPr>
    <w:r>
      <w:t xml:space="preserve">Healthcare and Nursing  </w:t>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C0C34">
      <w:rPr>
        <w:rStyle w:val="Strong"/>
        <w:noProof/>
      </w:rPr>
      <w:t>9</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BD2A25" w14:textId="77777777" w:rsidR="00E81978" w:rsidRDefault="005D3A03">
    <w:pPr>
      <w:pStyle w:val="Header"/>
      <w:rPr>
        <w:rStyle w:val="Strong"/>
      </w:rPr>
    </w:pPr>
    <w:r>
      <w:t xml:space="preserve">Running head: </w:t>
    </w:r>
    <w:r w:rsidR="0048633D">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C0C3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FD22202"/>
    <w:multiLevelType w:val="hybridMultilevel"/>
    <w:tmpl w:val="A0FA04A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350CE2"/>
    <w:multiLevelType w:val="hybridMultilevel"/>
    <w:tmpl w:val="B510DEA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3A70B8"/>
    <w:multiLevelType w:val="multilevel"/>
    <w:tmpl w:val="053E7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41F4EE7"/>
    <w:multiLevelType w:val="hybridMultilevel"/>
    <w:tmpl w:val="80501C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4AB13265"/>
    <w:multiLevelType w:val="hybridMultilevel"/>
    <w:tmpl w:val="0456C52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9457BCC"/>
    <w:multiLevelType w:val="multilevel"/>
    <w:tmpl w:val="062E9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70885091"/>
    <w:multiLevelType w:val="multilevel"/>
    <w:tmpl w:val="15721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0"/>
  </w:num>
  <w:num w:numId="13">
    <w:abstractNumId w:val="16"/>
  </w:num>
  <w:num w:numId="14">
    <w:abstractNumId w:val="14"/>
  </w:num>
  <w:num w:numId="15">
    <w:abstractNumId w:val="18"/>
  </w:num>
  <w:num w:numId="16">
    <w:abstractNumId w:val="19"/>
  </w:num>
  <w:num w:numId="17">
    <w:abstractNumId w:val="12"/>
  </w:num>
  <w:num w:numId="18">
    <w:abstractNumId w:val="17"/>
  </w:num>
  <w:num w:numId="19">
    <w:abstractNumId w:val="13"/>
  </w:num>
  <w:num w:numId="20">
    <w:abstractNumId w:val="11"/>
  </w:num>
  <w:num w:numId="21">
    <w:abstractNumId w:val="15"/>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WxMDMzMDQ3BAILCyUdpeDU4uLM/DyQAkODWgDkv1AhLQAAAA=="/>
  </w:docVars>
  <w:rsids>
    <w:rsidRoot w:val="005C39B5"/>
    <w:rsid w:val="0002079A"/>
    <w:rsid w:val="00072B2B"/>
    <w:rsid w:val="00074B86"/>
    <w:rsid w:val="00082B09"/>
    <w:rsid w:val="000A40AE"/>
    <w:rsid w:val="000A69F6"/>
    <w:rsid w:val="000D3F41"/>
    <w:rsid w:val="00103DC2"/>
    <w:rsid w:val="001257A7"/>
    <w:rsid w:val="0014059A"/>
    <w:rsid w:val="00153810"/>
    <w:rsid w:val="00157A01"/>
    <w:rsid w:val="00163C19"/>
    <w:rsid w:val="00171355"/>
    <w:rsid w:val="00184672"/>
    <w:rsid w:val="001A274E"/>
    <w:rsid w:val="001D7A8D"/>
    <w:rsid w:val="00222467"/>
    <w:rsid w:val="00225C4C"/>
    <w:rsid w:val="002333C6"/>
    <w:rsid w:val="00250A6E"/>
    <w:rsid w:val="00272177"/>
    <w:rsid w:val="002729A0"/>
    <w:rsid w:val="0028747A"/>
    <w:rsid w:val="00287CAE"/>
    <w:rsid w:val="002959CC"/>
    <w:rsid w:val="002A2D2D"/>
    <w:rsid w:val="002C70AB"/>
    <w:rsid w:val="002E56A4"/>
    <w:rsid w:val="002E7FBC"/>
    <w:rsid w:val="002F170D"/>
    <w:rsid w:val="00312092"/>
    <w:rsid w:val="0032235C"/>
    <w:rsid w:val="00335F29"/>
    <w:rsid w:val="003536B4"/>
    <w:rsid w:val="00355DCA"/>
    <w:rsid w:val="003620D2"/>
    <w:rsid w:val="0036471E"/>
    <w:rsid w:val="00365D3B"/>
    <w:rsid w:val="003B6C50"/>
    <w:rsid w:val="003D09DC"/>
    <w:rsid w:val="003E6113"/>
    <w:rsid w:val="00402A16"/>
    <w:rsid w:val="00424D8F"/>
    <w:rsid w:val="004718B7"/>
    <w:rsid w:val="004724D7"/>
    <w:rsid w:val="00480CF6"/>
    <w:rsid w:val="0048633D"/>
    <w:rsid w:val="00486866"/>
    <w:rsid w:val="00486B2D"/>
    <w:rsid w:val="004B2609"/>
    <w:rsid w:val="0051485B"/>
    <w:rsid w:val="0051612E"/>
    <w:rsid w:val="00522F0C"/>
    <w:rsid w:val="005307D0"/>
    <w:rsid w:val="00533A34"/>
    <w:rsid w:val="00535A3C"/>
    <w:rsid w:val="00540DB5"/>
    <w:rsid w:val="00551A02"/>
    <w:rsid w:val="005534FA"/>
    <w:rsid w:val="00563B0D"/>
    <w:rsid w:val="005948DF"/>
    <w:rsid w:val="005A0F5A"/>
    <w:rsid w:val="005A3859"/>
    <w:rsid w:val="005B3A43"/>
    <w:rsid w:val="005B642E"/>
    <w:rsid w:val="005C39B5"/>
    <w:rsid w:val="005D1A23"/>
    <w:rsid w:val="005D3A03"/>
    <w:rsid w:val="005D558E"/>
    <w:rsid w:val="005E501C"/>
    <w:rsid w:val="005F2AC4"/>
    <w:rsid w:val="00621197"/>
    <w:rsid w:val="0062330F"/>
    <w:rsid w:val="006235C0"/>
    <w:rsid w:val="006305B9"/>
    <w:rsid w:val="00634381"/>
    <w:rsid w:val="006509B5"/>
    <w:rsid w:val="00660131"/>
    <w:rsid w:val="00671BC1"/>
    <w:rsid w:val="0067484A"/>
    <w:rsid w:val="00677234"/>
    <w:rsid w:val="00692D73"/>
    <w:rsid w:val="00696FA4"/>
    <w:rsid w:val="006A08F2"/>
    <w:rsid w:val="006A286A"/>
    <w:rsid w:val="006A4894"/>
    <w:rsid w:val="006A7DB9"/>
    <w:rsid w:val="006B2575"/>
    <w:rsid w:val="006B2D50"/>
    <w:rsid w:val="006C5CDD"/>
    <w:rsid w:val="006E29EF"/>
    <w:rsid w:val="007073BC"/>
    <w:rsid w:val="00712211"/>
    <w:rsid w:val="00726A3E"/>
    <w:rsid w:val="00745202"/>
    <w:rsid w:val="0074590B"/>
    <w:rsid w:val="007524AA"/>
    <w:rsid w:val="00784185"/>
    <w:rsid w:val="00793C79"/>
    <w:rsid w:val="007D5EE6"/>
    <w:rsid w:val="007F3CF9"/>
    <w:rsid w:val="008002C0"/>
    <w:rsid w:val="00801FCB"/>
    <w:rsid w:val="00814C03"/>
    <w:rsid w:val="00820008"/>
    <w:rsid w:val="00823466"/>
    <w:rsid w:val="00823BD5"/>
    <w:rsid w:val="008408BA"/>
    <w:rsid w:val="00875AF6"/>
    <w:rsid w:val="008B0EDC"/>
    <w:rsid w:val="008B1C80"/>
    <w:rsid w:val="008C5323"/>
    <w:rsid w:val="008D477A"/>
    <w:rsid w:val="008F6F44"/>
    <w:rsid w:val="008F782E"/>
    <w:rsid w:val="00923218"/>
    <w:rsid w:val="00935E91"/>
    <w:rsid w:val="0095049D"/>
    <w:rsid w:val="0096381A"/>
    <w:rsid w:val="009701C6"/>
    <w:rsid w:val="00982CAA"/>
    <w:rsid w:val="00992E21"/>
    <w:rsid w:val="00994BD3"/>
    <w:rsid w:val="009957F0"/>
    <w:rsid w:val="009A6A3B"/>
    <w:rsid w:val="009B7811"/>
    <w:rsid w:val="009C3A2D"/>
    <w:rsid w:val="009C728F"/>
    <w:rsid w:val="009D46FC"/>
    <w:rsid w:val="00A01A6B"/>
    <w:rsid w:val="00A16F86"/>
    <w:rsid w:val="00A47C63"/>
    <w:rsid w:val="00A53B9D"/>
    <w:rsid w:val="00A77B7C"/>
    <w:rsid w:val="00AB5B07"/>
    <w:rsid w:val="00AB77AA"/>
    <w:rsid w:val="00AC180E"/>
    <w:rsid w:val="00AC2C63"/>
    <w:rsid w:val="00AC724D"/>
    <w:rsid w:val="00AF451B"/>
    <w:rsid w:val="00B16327"/>
    <w:rsid w:val="00B70178"/>
    <w:rsid w:val="00B823AA"/>
    <w:rsid w:val="00BA45DB"/>
    <w:rsid w:val="00BD33EF"/>
    <w:rsid w:val="00BF29D2"/>
    <w:rsid w:val="00BF4184"/>
    <w:rsid w:val="00C00BE4"/>
    <w:rsid w:val="00C027DC"/>
    <w:rsid w:val="00C0601E"/>
    <w:rsid w:val="00C24BF7"/>
    <w:rsid w:val="00C257D3"/>
    <w:rsid w:val="00C31D30"/>
    <w:rsid w:val="00C477A1"/>
    <w:rsid w:val="00C64C12"/>
    <w:rsid w:val="00C82D28"/>
    <w:rsid w:val="00C96535"/>
    <w:rsid w:val="00CA4DF0"/>
    <w:rsid w:val="00CD6E39"/>
    <w:rsid w:val="00CE790D"/>
    <w:rsid w:val="00CF4B98"/>
    <w:rsid w:val="00CF6E91"/>
    <w:rsid w:val="00D43A5E"/>
    <w:rsid w:val="00D72EA4"/>
    <w:rsid w:val="00D73CDD"/>
    <w:rsid w:val="00D770CA"/>
    <w:rsid w:val="00D85A28"/>
    <w:rsid w:val="00D85B68"/>
    <w:rsid w:val="00D91741"/>
    <w:rsid w:val="00D930D7"/>
    <w:rsid w:val="00D95121"/>
    <w:rsid w:val="00D96E5D"/>
    <w:rsid w:val="00DB00C5"/>
    <w:rsid w:val="00DC0C34"/>
    <w:rsid w:val="00DF3253"/>
    <w:rsid w:val="00E11F52"/>
    <w:rsid w:val="00E15E92"/>
    <w:rsid w:val="00E416FD"/>
    <w:rsid w:val="00E6004D"/>
    <w:rsid w:val="00E81978"/>
    <w:rsid w:val="00E964AB"/>
    <w:rsid w:val="00EA7D99"/>
    <w:rsid w:val="00EB1C9C"/>
    <w:rsid w:val="00EE5314"/>
    <w:rsid w:val="00F10E59"/>
    <w:rsid w:val="00F128BB"/>
    <w:rsid w:val="00F16220"/>
    <w:rsid w:val="00F22B2D"/>
    <w:rsid w:val="00F30963"/>
    <w:rsid w:val="00F379B7"/>
    <w:rsid w:val="00F525FA"/>
    <w:rsid w:val="00F55CF2"/>
    <w:rsid w:val="00F67D23"/>
    <w:rsid w:val="00F741E8"/>
    <w:rsid w:val="00F875E0"/>
    <w:rsid w:val="00F96D8F"/>
    <w:rsid w:val="00FB25A0"/>
    <w:rsid w:val="00FD0F9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15FD78"/>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8408BA"/>
    <w:pPr>
      <w:keepNext/>
      <w:keepLines/>
      <w:ind w:firstLine="0"/>
      <w:outlineLvl w:val="0"/>
    </w:pPr>
    <w:rPr>
      <w:rFonts w:asciiTheme="majorHAnsi" w:eastAsiaTheme="majorEastAsia" w:hAnsiTheme="majorHAnsi" w:cstheme="majorBidi"/>
      <w:b/>
      <w:bCs/>
      <w:i/>
    </w:rPr>
  </w:style>
  <w:style w:type="paragraph" w:styleId="Heading2">
    <w:name w:val="heading 2"/>
    <w:basedOn w:val="Normal"/>
    <w:next w:val="Normal"/>
    <w:link w:val="Heading2Char"/>
    <w:uiPriority w:val="4"/>
    <w:unhideWhenUsed/>
    <w:qFormat/>
    <w:rsid w:val="008408BA"/>
    <w:pPr>
      <w:keepNext/>
      <w:keepLines/>
      <w:ind w:firstLine="0"/>
      <w:outlineLvl w:val="1"/>
    </w:pPr>
    <w:rPr>
      <w:rFonts w:asciiTheme="majorHAnsi" w:eastAsiaTheme="majorEastAsia" w:hAnsiTheme="majorHAnsi" w:cstheme="majorBidi"/>
      <w:bCs/>
      <w:i/>
    </w:rPr>
  </w:style>
  <w:style w:type="paragraph" w:styleId="Heading3">
    <w:name w:val="heading 3"/>
    <w:basedOn w:val="Normal"/>
    <w:next w:val="Normal"/>
    <w:link w:val="Heading3Char"/>
    <w:uiPriority w:val="4"/>
    <w:unhideWhenUsed/>
    <w:qFormat/>
    <w:rsid w:val="008408BA"/>
    <w:pPr>
      <w:keepNext/>
      <w:keepLines/>
      <w:outlineLvl w:val="2"/>
    </w:pPr>
    <w:rPr>
      <w:rFonts w:asciiTheme="majorHAnsi" w:eastAsiaTheme="majorEastAsia" w:hAnsiTheme="majorHAnsi" w:cstheme="majorBidi"/>
      <w:bCs/>
      <w:i/>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sid w:val="008408BA"/>
    <w:rPr>
      <w:rFonts w:asciiTheme="majorHAnsi" w:eastAsiaTheme="majorEastAsia" w:hAnsiTheme="majorHAnsi" w:cstheme="majorBidi"/>
      <w:b/>
      <w:bCs/>
      <w:i/>
      <w:kern w:val="24"/>
    </w:rPr>
  </w:style>
  <w:style w:type="character" w:customStyle="1" w:styleId="Heading2Char">
    <w:name w:val="Heading 2 Char"/>
    <w:basedOn w:val="DefaultParagraphFont"/>
    <w:link w:val="Heading2"/>
    <w:uiPriority w:val="4"/>
    <w:rsid w:val="008408BA"/>
    <w:rPr>
      <w:rFonts w:asciiTheme="majorHAnsi" w:eastAsiaTheme="majorEastAsia" w:hAnsiTheme="majorHAnsi" w:cstheme="majorBidi"/>
      <w:bCs/>
      <w:i/>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8408BA"/>
    <w:rPr>
      <w:rFonts w:asciiTheme="majorHAnsi" w:eastAsiaTheme="majorEastAsia" w:hAnsiTheme="majorHAnsi" w:cstheme="majorBidi"/>
      <w:bCs/>
      <w:i/>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B7AC1"/>
    <w:rsid w:val="000F736C"/>
    <w:rsid w:val="00123783"/>
    <w:rsid w:val="00150C1A"/>
    <w:rsid w:val="00177E14"/>
    <w:rsid w:val="00191912"/>
    <w:rsid w:val="00321589"/>
    <w:rsid w:val="003725ED"/>
    <w:rsid w:val="00444D03"/>
    <w:rsid w:val="004E4D57"/>
    <w:rsid w:val="00605141"/>
    <w:rsid w:val="0063545C"/>
    <w:rsid w:val="00722BDE"/>
    <w:rsid w:val="0096587A"/>
    <w:rsid w:val="00A91B7B"/>
    <w:rsid w:val="00B62802"/>
    <w:rsid w:val="00FB6A0A"/>
    <w:rsid w:val="00FB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TotalTime>
  <Pages>11</Pages>
  <Words>5307</Words>
  <Characters>30254</Characters>
  <Application>Microsoft Office Word</Application>
  <DocSecurity>0</DocSecurity>
  <Lines>252</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12</cp:revision>
  <dcterms:created xsi:type="dcterms:W3CDTF">2019-08-08T11:47:00Z</dcterms:created>
  <dcterms:modified xsi:type="dcterms:W3CDTF">2019-08-08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4psK5cfz"/&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